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CBB6F02" w14:textId="77777777" w:rsidR="006E0244" w:rsidRDefault="006E0244" w:rsidP="006E0244">
      <w:pPr>
        <w:pStyle w:val="MDPI12title"/>
        <w:spacing w:line="240" w:lineRule="atLeast"/>
      </w:pPr>
      <w:r w:rsidRPr="006E0244">
        <w:t>Supplementary Materials</w:t>
      </w:r>
      <w:r w:rsidRPr="006E0244">
        <w:rPr>
          <w:rFonts w:ascii="SimSun" w:eastAsia="SimSun" w:hAnsi="SimSun" w:cs="SimSun" w:hint="eastAsia"/>
        </w:rPr>
        <w:t>：</w:t>
      </w:r>
      <w:r w:rsidRPr="006E0244">
        <w:t xml:space="preserve"> </w:t>
      </w:r>
      <w:r w:rsidR="00C65A35" w:rsidRPr="00773FA5">
        <w:rPr>
          <w:i/>
        </w:rPr>
        <w:t>Arabidopsis</w:t>
      </w:r>
      <w:r w:rsidR="00C65A35">
        <w:t xml:space="preserve"> </w:t>
      </w:r>
      <w:r w:rsidR="00C65A35" w:rsidRPr="000E0890">
        <w:t xml:space="preserve">PII proteins form </w:t>
      </w:r>
      <w:r w:rsidR="00C65A35">
        <w:t>characteristic foci</w:t>
      </w:r>
      <w:r w:rsidR="00C65A35" w:rsidRPr="000E0890">
        <w:t xml:space="preserve"> in </w:t>
      </w:r>
      <w:r w:rsidR="00C65A35">
        <w:t xml:space="preserve">chloroplasts </w:t>
      </w:r>
      <w:r w:rsidR="00562505">
        <w:t>indicating</w:t>
      </w:r>
      <w:r w:rsidR="00C65A35">
        <w:t xml:space="preserve"> novel </w:t>
      </w:r>
      <w:r w:rsidR="00DA4A5B">
        <w:t>properties</w:t>
      </w:r>
      <w:r w:rsidR="00C65A35">
        <w:t xml:space="preserve"> in protein interaction and degradation</w:t>
      </w:r>
    </w:p>
    <w:p w14:paraId="3D9E9836" w14:textId="77777777" w:rsidR="006E0244" w:rsidRDefault="00C65A35" w:rsidP="006E0244">
      <w:pPr>
        <w:pStyle w:val="MDPI13authornames"/>
        <w:rPr>
          <w:lang w:val="de-DE"/>
        </w:rPr>
      </w:pPr>
      <w:r w:rsidRPr="000E0890">
        <w:rPr>
          <w:lang w:val="de-DE"/>
        </w:rPr>
        <w:t xml:space="preserve">Natalie </w:t>
      </w:r>
      <w:r>
        <w:rPr>
          <w:lang w:val="de-DE"/>
        </w:rPr>
        <w:t>Krieger</w:t>
      </w:r>
      <w:r w:rsidRPr="000E0890">
        <w:rPr>
          <w:lang w:val="de-DE"/>
        </w:rPr>
        <w:t xml:space="preserve">, Kai-Florian Pastryk, Karl Forchhammer and Üner </w:t>
      </w:r>
      <w:r>
        <w:rPr>
          <w:lang w:val="de-DE"/>
        </w:rPr>
        <w:t>Kolukisaoglu</w:t>
      </w:r>
    </w:p>
    <w:p w14:paraId="08422C75" w14:textId="77777777" w:rsidR="006E46DC" w:rsidRPr="006E46DC" w:rsidRDefault="006E46DC" w:rsidP="006E46DC">
      <w:pPr>
        <w:rPr>
          <w:lang w:eastAsia="de-DE" w:bidi="en-US"/>
        </w:rPr>
      </w:pPr>
    </w:p>
    <w:p w14:paraId="6DB03A00" w14:textId="77777777" w:rsidR="00C65A35" w:rsidRDefault="00857ADF" w:rsidP="00857ADF">
      <w:pPr>
        <w:pStyle w:val="MDPI51figurecaption"/>
        <w:jc w:val="center"/>
        <w:rPr>
          <w:b/>
        </w:rPr>
      </w:pPr>
      <w:r>
        <w:rPr>
          <w:b/>
          <w:noProof/>
          <w:lang w:val="de-DE" w:bidi="ar-SA"/>
        </w:rPr>
        <w:drawing>
          <wp:inline distT="0" distB="0" distL="0" distR="0" wp14:anchorId="193B3446" wp14:editId="0F51113D">
            <wp:extent cx="4788000" cy="1326491"/>
            <wp:effectExtent l="0" t="0" r="0" b="7620"/>
            <wp:docPr id="6" name="Grafik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FigS1.jpg"/>
                    <pic:cNvPicPr/>
                  </pic:nvPicPr>
                  <pic:blipFill rotWithShape="1"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716" t="10190" r="8730" b="48657"/>
                    <a:stretch/>
                  </pic:blipFill>
                  <pic:spPr bwMode="auto">
                    <a:xfrm>
                      <a:off x="0" y="0"/>
                      <a:ext cx="4788000" cy="132649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CAE065E" w14:textId="77777777" w:rsidR="004E79A9" w:rsidRDefault="004E79A9" w:rsidP="006E0244">
      <w:pPr>
        <w:pStyle w:val="MDPI51figurecaption"/>
        <w:rPr>
          <w:lang w:val="en-GB"/>
        </w:rPr>
      </w:pPr>
      <w:r w:rsidRPr="006E0244">
        <w:rPr>
          <w:b/>
        </w:rPr>
        <w:t>Figure S1.</w:t>
      </w:r>
      <w:r>
        <w:t xml:space="preserve"> </w:t>
      </w:r>
      <w:r w:rsidR="00847917" w:rsidRPr="00847917">
        <w:rPr>
          <w:lang w:val="en-GB"/>
        </w:rPr>
        <w:t xml:space="preserve">PII foci </w:t>
      </w:r>
      <w:r w:rsidR="004D7902">
        <w:rPr>
          <w:lang w:val="en-GB"/>
        </w:rPr>
        <w:t>can be</w:t>
      </w:r>
      <w:r w:rsidR="00847917">
        <w:rPr>
          <w:lang w:val="en-GB"/>
        </w:rPr>
        <w:t xml:space="preserve"> stable for more than 30 min</w:t>
      </w:r>
      <w:r>
        <w:t xml:space="preserve">. </w:t>
      </w:r>
      <w:r w:rsidR="00847917" w:rsidRPr="00A23513">
        <w:rPr>
          <w:i/>
        </w:rPr>
        <w:t>At</w:t>
      </w:r>
      <w:r w:rsidR="00847917" w:rsidRPr="00847917">
        <w:rPr>
          <w:lang w:val="en-GB"/>
        </w:rPr>
        <w:t xml:space="preserve">PII-GFP (green) under control of </w:t>
      </w:r>
      <w:r w:rsidR="00847917">
        <w:rPr>
          <w:lang w:val="en-GB"/>
        </w:rPr>
        <w:t xml:space="preserve">the </w:t>
      </w:r>
      <w:r w:rsidR="00847917" w:rsidRPr="00847917">
        <w:rPr>
          <w:i/>
          <w:iCs/>
          <w:lang w:val="en-GB"/>
        </w:rPr>
        <w:t>p35S</w:t>
      </w:r>
      <w:r w:rsidR="00847917" w:rsidRPr="00847917">
        <w:rPr>
          <w:lang w:val="en-GB"/>
        </w:rPr>
        <w:t xml:space="preserve"> </w:t>
      </w:r>
      <w:r w:rsidR="00847917">
        <w:rPr>
          <w:lang w:val="en-GB"/>
        </w:rPr>
        <w:t xml:space="preserve">promotor was </w:t>
      </w:r>
      <w:r w:rsidR="00847917" w:rsidRPr="00847917">
        <w:rPr>
          <w:lang w:val="en-GB"/>
        </w:rPr>
        <w:t xml:space="preserve">expressed in transiently transformed </w:t>
      </w:r>
      <w:r w:rsidR="00847917" w:rsidRPr="00847917">
        <w:rPr>
          <w:i/>
          <w:iCs/>
          <w:lang w:val="en-GB"/>
        </w:rPr>
        <w:t>N. benthamiana</w:t>
      </w:r>
      <w:r w:rsidR="00847917" w:rsidRPr="00847917">
        <w:rPr>
          <w:lang w:val="en-GB"/>
        </w:rPr>
        <w:t xml:space="preserve"> </w:t>
      </w:r>
      <w:r w:rsidR="00847917">
        <w:rPr>
          <w:lang w:val="en-GB"/>
        </w:rPr>
        <w:t xml:space="preserve">and </w:t>
      </w:r>
      <w:r w:rsidR="00847917" w:rsidRPr="00847917">
        <w:rPr>
          <w:lang w:val="en-GB"/>
        </w:rPr>
        <w:t>aggregates in</w:t>
      </w:r>
      <w:r w:rsidR="00847917">
        <w:rPr>
          <w:lang w:val="en-GB"/>
        </w:rPr>
        <w:t xml:space="preserve"> PII foci in chloroplasts (magenta)</w:t>
      </w:r>
      <w:r>
        <w:t xml:space="preserve">. </w:t>
      </w:r>
      <w:r w:rsidR="00847917" w:rsidRPr="00847917">
        <w:rPr>
          <w:lang w:val="en-GB"/>
        </w:rPr>
        <w:t xml:space="preserve">Z-Stacks of time series </w:t>
      </w:r>
      <w:r w:rsidR="00847917">
        <w:rPr>
          <w:lang w:val="en-GB"/>
        </w:rPr>
        <w:t xml:space="preserve">were </w:t>
      </w:r>
      <w:r w:rsidR="00847917" w:rsidRPr="00847917">
        <w:rPr>
          <w:lang w:val="en-GB"/>
        </w:rPr>
        <w:t xml:space="preserve">acquired 3 days after transient transformation of </w:t>
      </w:r>
      <w:r w:rsidR="00847917" w:rsidRPr="00847917">
        <w:rPr>
          <w:i/>
          <w:iCs/>
          <w:lang w:val="en-GB"/>
        </w:rPr>
        <w:t>N. benthamiana</w:t>
      </w:r>
      <w:r w:rsidR="00847917">
        <w:rPr>
          <w:lang w:val="en-GB"/>
        </w:rPr>
        <w:t xml:space="preserve"> leaves</w:t>
      </w:r>
      <w:r w:rsidR="00847917" w:rsidRPr="00847917">
        <w:rPr>
          <w:lang w:val="en-GB"/>
        </w:rPr>
        <w:t xml:space="preserve">. </w:t>
      </w:r>
      <w:r w:rsidR="00857ADF">
        <w:rPr>
          <w:lang w:val="en-GB"/>
        </w:rPr>
        <w:t xml:space="preserve">Arrows indicate PII foci found over the whole recorded time. </w:t>
      </w:r>
      <w:r w:rsidR="00847917" w:rsidRPr="00847917">
        <w:rPr>
          <w:lang w:val="en-GB"/>
        </w:rPr>
        <w:t>Scale bar: 5 µm</w:t>
      </w:r>
      <w:r w:rsidR="00847917">
        <w:rPr>
          <w:lang w:val="en-GB"/>
        </w:rPr>
        <w:t>.</w:t>
      </w:r>
    </w:p>
    <w:p w14:paraId="5B36FB12" w14:textId="77777777" w:rsidR="006E46DC" w:rsidRDefault="006E46DC">
      <w:pPr>
        <w:rPr>
          <w:rFonts w:ascii="Palatino Linotype" w:eastAsia="Times New Roman" w:hAnsi="Palatino Linotype" w:cs="Times New Roman"/>
          <w:b/>
          <w:color w:val="000000"/>
          <w:sz w:val="18"/>
          <w:szCs w:val="20"/>
          <w:lang w:val="en-US" w:eastAsia="de-DE" w:bidi="en-US"/>
        </w:rPr>
      </w:pPr>
      <w:r>
        <w:rPr>
          <w:b/>
        </w:rPr>
        <w:br w:type="page"/>
      </w:r>
    </w:p>
    <w:p w14:paraId="674AC0D9" w14:textId="77777777" w:rsidR="006E46DC" w:rsidRPr="00744116" w:rsidRDefault="006E46DC" w:rsidP="006E0244">
      <w:pPr>
        <w:pStyle w:val="MDPI51figurecaption"/>
      </w:pPr>
    </w:p>
    <w:p w14:paraId="39D52078" w14:textId="77777777" w:rsidR="00C65A35" w:rsidRDefault="0032360C" w:rsidP="0032360C">
      <w:pPr>
        <w:pStyle w:val="MDPI51figurecaption"/>
        <w:jc w:val="center"/>
        <w:rPr>
          <w:b/>
        </w:rPr>
      </w:pPr>
      <w:r>
        <w:rPr>
          <w:b/>
          <w:noProof/>
          <w:lang w:val="de-DE" w:bidi="ar-SA"/>
        </w:rPr>
        <w:drawing>
          <wp:inline distT="0" distB="0" distL="0" distR="0" wp14:anchorId="340F004B" wp14:editId="3E8AFA63">
            <wp:extent cx="4788000" cy="1763623"/>
            <wp:effectExtent l="0" t="0" r="0" b="8255"/>
            <wp:docPr id="8" name="Grafik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FigS2.jpg"/>
                    <pic:cNvPicPr/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456" t="1" r="13029" b="51204"/>
                    <a:stretch/>
                  </pic:blipFill>
                  <pic:spPr bwMode="auto">
                    <a:xfrm>
                      <a:off x="0" y="0"/>
                      <a:ext cx="4788000" cy="176362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04B7B0D" w14:textId="77777777" w:rsidR="001B3F88" w:rsidRDefault="001B3F88" w:rsidP="006E0244">
      <w:pPr>
        <w:pStyle w:val="MDPI51figurecaption"/>
        <w:rPr>
          <w:lang w:val="en-GB"/>
        </w:rPr>
      </w:pPr>
      <w:r w:rsidRPr="006E0244">
        <w:rPr>
          <w:b/>
        </w:rPr>
        <w:t>Figure S2.</w:t>
      </w:r>
      <w:r>
        <w:t xml:space="preserve"> </w:t>
      </w:r>
      <w:r w:rsidR="0032360C" w:rsidRPr="0032360C">
        <w:rPr>
          <w:lang w:val="en-GB"/>
        </w:rPr>
        <w:t>PII foci are not nucleoids</w:t>
      </w:r>
      <w:r>
        <w:t xml:space="preserve">. </w:t>
      </w:r>
      <w:r w:rsidR="0032360C" w:rsidRPr="0032360C">
        <w:rPr>
          <w:lang w:val="en-GB"/>
        </w:rPr>
        <w:t xml:space="preserve">YO-PRO™-1 iodide stained nucleoids (green) in transiently transformed </w:t>
      </w:r>
      <w:r w:rsidR="0032360C" w:rsidRPr="0032360C">
        <w:rPr>
          <w:i/>
          <w:iCs/>
          <w:lang w:val="en-GB"/>
        </w:rPr>
        <w:t>N. benthamiana</w:t>
      </w:r>
      <w:r w:rsidR="0032360C" w:rsidRPr="0032360C">
        <w:rPr>
          <w:lang w:val="en-GB"/>
        </w:rPr>
        <w:t xml:space="preserve"> leaves expressing </w:t>
      </w:r>
      <w:r w:rsidR="003D2721" w:rsidRPr="00A23513">
        <w:rPr>
          <w:i/>
          <w:lang w:val="en-GB"/>
        </w:rPr>
        <w:t>At</w:t>
      </w:r>
      <w:r w:rsidR="0032360C" w:rsidRPr="0032360C">
        <w:rPr>
          <w:lang w:val="en-GB"/>
        </w:rPr>
        <w:t xml:space="preserve">PII-RFP (magenta) under the control of </w:t>
      </w:r>
      <w:r w:rsidR="003D2721">
        <w:rPr>
          <w:lang w:val="en-GB"/>
        </w:rPr>
        <w:t xml:space="preserve">the </w:t>
      </w:r>
      <w:r w:rsidR="0032360C" w:rsidRPr="0032360C">
        <w:rPr>
          <w:i/>
          <w:iCs/>
          <w:lang w:val="en-GB"/>
        </w:rPr>
        <w:t>p35S</w:t>
      </w:r>
      <w:r w:rsidR="003D2721">
        <w:rPr>
          <w:i/>
          <w:iCs/>
          <w:lang w:val="en-GB"/>
        </w:rPr>
        <w:t xml:space="preserve"> </w:t>
      </w:r>
      <w:r w:rsidR="003D2721">
        <w:rPr>
          <w:iCs/>
          <w:lang w:val="en-GB"/>
        </w:rPr>
        <w:t>promotor</w:t>
      </w:r>
      <w:r w:rsidR="0032360C" w:rsidRPr="0032360C">
        <w:rPr>
          <w:lang w:val="en-GB"/>
        </w:rPr>
        <w:t xml:space="preserve">. </w:t>
      </w:r>
      <w:r w:rsidR="0032360C" w:rsidRPr="0032360C">
        <w:rPr>
          <w:i/>
          <w:iCs/>
          <w:lang w:val="en-GB"/>
        </w:rPr>
        <w:t>N. benthamiana</w:t>
      </w:r>
      <w:r w:rsidR="0032360C" w:rsidRPr="0032360C">
        <w:rPr>
          <w:lang w:val="en-GB"/>
        </w:rPr>
        <w:t xml:space="preserve"> leaf disks were fixed overnight 3 days after transient transformation followed by staining with YO-PRO™-1 iodide for 15 min. Blue arrows</w:t>
      </w:r>
      <w:r w:rsidR="003D2721">
        <w:rPr>
          <w:lang w:val="en-GB"/>
        </w:rPr>
        <w:t xml:space="preserve"> indicate examples of PII foci</w:t>
      </w:r>
      <w:r w:rsidR="0032360C" w:rsidRPr="0032360C">
        <w:rPr>
          <w:lang w:val="en-GB"/>
        </w:rPr>
        <w:t xml:space="preserve"> </w:t>
      </w:r>
      <w:r w:rsidR="003D2721">
        <w:rPr>
          <w:lang w:val="en-GB"/>
        </w:rPr>
        <w:t xml:space="preserve">proximal to </w:t>
      </w:r>
      <w:r w:rsidR="0032360C" w:rsidRPr="0032360C">
        <w:rPr>
          <w:lang w:val="en-GB"/>
        </w:rPr>
        <w:t>nucleoids. Scale bar: 5 µm.</w:t>
      </w:r>
    </w:p>
    <w:p w14:paraId="2ABC8B4C" w14:textId="77777777" w:rsidR="003D2721" w:rsidRDefault="003D2721">
      <w:pPr>
        <w:rPr>
          <w:rFonts w:ascii="Palatino Linotype" w:eastAsia="Times New Roman" w:hAnsi="Palatino Linotype" w:cs="Times New Roman"/>
          <w:b/>
          <w:color w:val="000000"/>
          <w:sz w:val="18"/>
          <w:szCs w:val="20"/>
          <w:lang w:val="en-US" w:eastAsia="de-DE" w:bidi="en-US"/>
        </w:rPr>
      </w:pPr>
      <w:r w:rsidRPr="00A23513">
        <w:rPr>
          <w:b/>
          <w:lang w:val="en-GB"/>
        </w:rPr>
        <w:br w:type="page"/>
      </w:r>
    </w:p>
    <w:p w14:paraId="1E38B9D4" w14:textId="77777777" w:rsidR="003D2721" w:rsidRDefault="00DB6E3E" w:rsidP="006E0244">
      <w:pPr>
        <w:pStyle w:val="MDPI51figurecaption"/>
      </w:pPr>
      <w:r>
        <w:rPr>
          <w:noProof/>
          <w:lang w:val="de-DE" w:bidi="ar-SA"/>
        </w:rPr>
        <w:lastRenderedPageBreak/>
        <w:drawing>
          <wp:inline distT="0" distB="0" distL="0" distR="0" wp14:anchorId="74B48A31" wp14:editId="4D267F06">
            <wp:extent cx="4819650" cy="4632681"/>
            <wp:effectExtent l="0" t="0" r="0" b="0"/>
            <wp:docPr id="13" name="Grafik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FigS3.jpg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48854" b="12600"/>
                    <a:stretch/>
                  </pic:blipFill>
                  <pic:spPr bwMode="auto">
                    <a:xfrm>
                      <a:off x="0" y="0"/>
                      <a:ext cx="4848270" cy="466019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13DBDFB" w14:textId="77777777" w:rsidR="006E2DFD" w:rsidRDefault="006E2DFD" w:rsidP="006E2DFD">
      <w:pPr>
        <w:pStyle w:val="MDPI51figurecaption"/>
        <w:rPr>
          <w:lang w:val="en-GB"/>
        </w:rPr>
      </w:pPr>
      <w:r>
        <w:rPr>
          <w:b/>
        </w:rPr>
        <w:t>Figure S3</w:t>
      </w:r>
      <w:r w:rsidRPr="006E0244">
        <w:rPr>
          <w:b/>
        </w:rPr>
        <w:t>.</w:t>
      </w:r>
      <w:r>
        <w:t xml:space="preserve"> </w:t>
      </w:r>
      <w:r w:rsidR="00DB6E3E" w:rsidRPr="00DB6E3E">
        <w:rPr>
          <w:lang w:val="en-GB"/>
        </w:rPr>
        <w:t>PII co</w:t>
      </w:r>
      <w:r w:rsidR="002F1C48">
        <w:rPr>
          <w:lang w:val="en-GB"/>
        </w:rPr>
        <w:t>-</w:t>
      </w:r>
      <w:r w:rsidR="00DB6E3E" w:rsidRPr="00DB6E3E">
        <w:rPr>
          <w:lang w:val="en-GB"/>
        </w:rPr>
        <w:t>localizes partially with autophagy-related proteins</w:t>
      </w:r>
      <w:r>
        <w:t xml:space="preserve">. </w:t>
      </w:r>
      <w:r w:rsidR="008A1D7C" w:rsidRPr="008A1D7C">
        <w:rPr>
          <w:lang w:val="en-GB"/>
        </w:rPr>
        <w:t>A)-C) TagRFP-</w:t>
      </w:r>
      <w:r w:rsidR="008A1D7C" w:rsidRPr="00A23513">
        <w:rPr>
          <w:i/>
          <w:lang w:val="en-GB"/>
        </w:rPr>
        <w:t>At</w:t>
      </w:r>
      <w:r w:rsidR="008A1D7C" w:rsidRPr="008A1D7C">
        <w:rPr>
          <w:lang w:val="en-GB"/>
        </w:rPr>
        <w:t>g8e (A), TagRFP-</w:t>
      </w:r>
      <w:r w:rsidR="008A1D7C" w:rsidRPr="00A23513">
        <w:rPr>
          <w:i/>
          <w:lang w:val="en-GB"/>
        </w:rPr>
        <w:t>At</w:t>
      </w:r>
      <w:r w:rsidR="008A1D7C" w:rsidRPr="008A1D7C">
        <w:rPr>
          <w:lang w:val="en-GB"/>
        </w:rPr>
        <w:t xml:space="preserve">g8g (B), and </w:t>
      </w:r>
      <w:r w:rsidR="008A1D7C" w:rsidRPr="00A23513">
        <w:rPr>
          <w:i/>
          <w:lang w:val="en-GB"/>
        </w:rPr>
        <w:t>At</w:t>
      </w:r>
      <w:r w:rsidR="008A1D7C" w:rsidRPr="008A1D7C">
        <w:rPr>
          <w:lang w:val="en-GB"/>
        </w:rPr>
        <w:t>NBR1-RFP (C)</w:t>
      </w:r>
      <w:r w:rsidR="008A1D7C">
        <w:rPr>
          <w:lang w:val="en-GB"/>
        </w:rPr>
        <w:t>, which all</w:t>
      </w:r>
      <w:r w:rsidR="008A1D7C" w:rsidRPr="008A1D7C">
        <w:rPr>
          <w:lang w:val="en-GB"/>
        </w:rPr>
        <w:t xml:space="preserve"> localize </w:t>
      </w:r>
      <w:r w:rsidR="008A1D7C">
        <w:rPr>
          <w:lang w:val="en-GB"/>
        </w:rPr>
        <w:t>in the cytoplasm</w:t>
      </w:r>
      <w:r w:rsidR="008A1D7C" w:rsidRPr="008A1D7C">
        <w:rPr>
          <w:lang w:val="en-GB"/>
        </w:rPr>
        <w:t xml:space="preserve"> of </w:t>
      </w:r>
      <w:r w:rsidR="008A1D7C" w:rsidRPr="008A1D7C">
        <w:rPr>
          <w:i/>
          <w:iCs/>
          <w:lang w:val="en-GB"/>
        </w:rPr>
        <w:t>N. benthamiana</w:t>
      </w:r>
      <w:r w:rsidR="008A1D7C">
        <w:rPr>
          <w:iCs/>
          <w:lang w:val="en-GB"/>
        </w:rPr>
        <w:t xml:space="preserve">, </w:t>
      </w:r>
      <w:r w:rsidR="00503722">
        <w:rPr>
          <w:iCs/>
          <w:lang w:val="en-GB"/>
        </w:rPr>
        <w:t>were co</w:t>
      </w:r>
      <w:r w:rsidR="002F1C48">
        <w:rPr>
          <w:iCs/>
          <w:lang w:val="en-GB"/>
        </w:rPr>
        <w:t>-</w:t>
      </w:r>
      <w:r w:rsidR="00503722">
        <w:rPr>
          <w:iCs/>
          <w:lang w:val="en-GB"/>
        </w:rPr>
        <w:t xml:space="preserve">expressed </w:t>
      </w:r>
      <w:r w:rsidR="008A1D7C">
        <w:rPr>
          <w:iCs/>
          <w:lang w:val="en-GB"/>
        </w:rPr>
        <w:t xml:space="preserve">with </w:t>
      </w:r>
      <w:r w:rsidR="008A1D7C" w:rsidRPr="00A23513">
        <w:rPr>
          <w:i/>
          <w:iCs/>
          <w:lang w:val="en-GB"/>
        </w:rPr>
        <w:t>At</w:t>
      </w:r>
      <w:r w:rsidR="008A1D7C">
        <w:rPr>
          <w:iCs/>
          <w:lang w:val="en-GB"/>
        </w:rPr>
        <w:t>PII-GFP</w:t>
      </w:r>
      <w:r w:rsidR="00503722">
        <w:rPr>
          <w:lang w:val="en-GB"/>
        </w:rPr>
        <w:t xml:space="preserve"> (all genes</w:t>
      </w:r>
      <w:r w:rsidR="008A1D7C" w:rsidRPr="008A1D7C">
        <w:rPr>
          <w:lang w:val="en-GB"/>
        </w:rPr>
        <w:t xml:space="preserve"> under control of </w:t>
      </w:r>
      <w:r w:rsidR="008A1D7C" w:rsidRPr="008A1D7C">
        <w:rPr>
          <w:i/>
          <w:iCs/>
          <w:lang w:val="en-GB"/>
        </w:rPr>
        <w:t>p35S</w:t>
      </w:r>
      <w:r w:rsidR="00503722">
        <w:rPr>
          <w:i/>
          <w:iCs/>
          <w:lang w:val="en-GB"/>
        </w:rPr>
        <w:t>)</w:t>
      </w:r>
      <w:r w:rsidR="008A1D7C" w:rsidRPr="008A1D7C">
        <w:rPr>
          <w:lang w:val="en-GB"/>
        </w:rPr>
        <w:t xml:space="preserve">. Images were taken 2 days after transient transformation in </w:t>
      </w:r>
      <w:r w:rsidR="008A1D7C" w:rsidRPr="008A1D7C">
        <w:rPr>
          <w:i/>
          <w:iCs/>
          <w:lang w:val="en-GB"/>
        </w:rPr>
        <w:t>N. benthamiana</w:t>
      </w:r>
      <w:r w:rsidR="008A1D7C" w:rsidRPr="008A1D7C">
        <w:rPr>
          <w:lang w:val="en-GB"/>
        </w:rPr>
        <w:t>. GFP (green), TagRFP and RFP (magenta), brightfield (grey), autofluorescence (blue). White arrows: co</w:t>
      </w:r>
      <w:r w:rsidR="002F1C48">
        <w:rPr>
          <w:lang w:val="en-GB"/>
        </w:rPr>
        <w:t>-</w:t>
      </w:r>
      <w:r w:rsidR="008A1D7C" w:rsidRPr="008A1D7C">
        <w:rPr>
          <w:lang w:val="en-GB"/>
        </w:rPr>
        <w:t>localization; red arrows: no co</w:t>
      </w:r>
      <w:r w:rsidR="002F1C48">
        <w:rPr>
          <w:lang w:val="en-GB"/>
        </w:rPr>
        <w:t>-</w:t>
      </w:r>
      <w:r w:rsidR="008A1D7C" w:rsidRPr="008A1D7C">
        <w:rPr>
          <w:lang w:val="en-GB"/>
        </w:rPr>
        <w:t>localization. Scale bar= 10 µm</w:t>
      </w:r>
    </w:p>
    <w:p w14:paraId="38ADEFFF" w14:textId="77777777" w:rsidR="008B6A6D" w:rsidRDefault="008B6A6D" w:rsidP="006E0244">
      <w:pPr>
        <w:pStyle w:val="MDPI51figurecaption"/>
      </w:pPr>
    </w:p>
    <w:p w14:paraId="03DCCAC1" w14:textId="77777777" w:rsidR="008B6A6D" w:rsidRDefault="008B6A6D">
      <w:pPr>
        <w:rPr>
          <w:rFonts w:ascii="Palatino Linotype" w:eastAsia="Times New Roman" w:hAnsi="Palatino Linotype" w:cs="Times New Roman"/>
          <w:color w:val="000000"/>
          <w:sz w:val="18"/>
          <w:szCs w:val="20"/>
          <w:lang w:val="en-US" w:eastAsia="de-DE" w:bidi="en-US"/>
        </w:rPr>
      </w:pPr>
      <w:r w:rsidRPr="008A1D7C">
        <w:rPr>
          <w:lang w:val="en-US"/>
        </w:rPr>
        <w:br w:type="page"/>
      </w:r>
    </w:p>
    <w:p w14:paraId="485B0722" w14:textId="77777777" w:rsidR="008B6A6D" w:rsidRDefault="00023A65" w:rsidP="00023A65">
      <w:pPr>
        <w:pStyle w:val="MDPI51figurecaption"/>
        <w:jc w:val="center"/>
      </w:pPr>
      <w:r>
        <w:rPr>
          <w:noProof/>
          <w:lang w:val="de-DE" w:bidi="ar-SA"/>
        </w:rPr>
        <w:lastRenderedPageBreak/>
        <w:drawing>
          <wp:inline distT="0" distB="0" distL="0" distR="0" wp14:anchorId="58E3E185" wp14:editId="394F8B13">
            <wp:extent cx="2571750" cy="1746250"/>
            <wp:effectExtent l="0" t="0" r="0" b="6350"/>
            <wp:docPr id="10" name="Grafik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FigS4.jpg"/>
                    <pic:cNvPicPr/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8439" t="11365" r="26918" b="34745"/>
                    <a:stretch/>
                  </pic:blipFill>
                  <pic:spPr bwMode="auto">
                    <a:xfrm>
                      <a:off x="0" y="0"/>
                      <a:ext cx="2571750" cy="17462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72D85F5" w14:textId="77777777" w:rsidR="00EF5503" w:rsidRDefault="00EF5503" w:rsidP="00920C55">
      <w:pPr>
        <w:pStyle w:val="MDPI51figurecaption"/>
        <w:rPr>
          <w:lang w:val="en-GB"/>
        </w:rPr>
      </w:pPr>
      <w:r>
        <w:rPr>
          <w:b/>
        </w:rPr>
        <w:t>Figure S4</w:t>
      </w:r>
      <w:r w:rsidRPr="006E0244">
        <w:rPr>
          <w:b/>
        </w:rPr>
        <w:t>.</w:t>
      </w:r>
      <w:r>
        <w:t xml:space="preserve"> </w:t>
      </w:r>
      <w:r w:rsidR="00056F55" w:rsidRPr="00A23513">
        <w:rPr>
          <w:i/>
        </w:rPr>
        <w:t>At</w:t>
      </w:r>
      <w:r w:rsidR="00056F55">
        <w:t>PII</w:t>
      </w:r>
      <w:r w:rsidR="00056F55" w:rsidRPr="000E2B63">
        <w:rPr>
          <w:vertAlign w:val="subscript"/>
        </w:rPr>
        <w:t>Δ</w:t>
      </w:r>
      <w:r w:rsidR="00056F55">
        <w:rPr>
          <w:vertAlign w:val="subscript"/>
        </w:rPr>
        <w:t>CT15</w:t>
      </w:r>
      <w:r w:rsidR="00056F55">
        <w:t xml:space="preserve">-GFP can </w:t>
      </w:r>
      <w:r w:rsidR="004D7902">
        <w:t xml:space="preserve">also </w:t>
      </w:r>
      <w:r w:rsidR="00056F55">
        <w:t xml:space="preserve">bind </w:t>
      </w:r>
      <w:r w:rsidR="006E2DFD">
        <w:t xml:space="preserve">to its </w:t>
      </w:r>
      <w:r w:rsidR="00056F55">
        <w:t>interactors</w:t>
      </w:r>
      <w:r>
        <w:t xml:space="preserve">. </w:t>
      </w:r>
      <w:r w:rsidR="00056F55" w:rsidRPr="0032360C">
        <w:rPr>
          <w:i/>
          <w:iCs/>
          <w:lang w:val="en-GB"/>
        </w:rPr>
        <w:t>N. benthamiana</w:t>
      </w:r>
      <w:r w:rsidR="00056F55" w:rsidRPr="0032360C">
        <w:rPr>
          <w:lang w:val="en-GB"/>
        </w:rPr>
        <w:t xml:space="preserve"> leaves</w:t>
      </w:r>
      <w:r w:rsidRPr="0032360C">
        <w:rPr>
          <w:lang w:val="en-GB"/>
        </w:rPr>
        <w:t xml:space="preserve"> </w:t>
      </w:r>
      <w:r w:rsidR="00056F55">
        <w:rPr>
          <w:lang w:val="en-GB"/>
        </w:rPr>
        <w:t xml:space="preserve">were </w:t>
      </w:r>
      <w:r w:rsidRPr="0032360C">
        <w:rPr>
          <w:lang w:val="en-GB"/>
        </w:rPr>
        <w:t xml:space="preserve">transiently </w:t>
      </w:r>
      <w:r w:rsidR="00056F55">
        <w:rPr>
          <w:lang w:val="en-GB"/>
        </w:rPr>
        <w:t>co-</w:t>
      </w:r>
      <w:r w:rsidRPr="0032360C">
        <w:rPr>
          <w:lang w:val="en-GB"/>
        </w:rPr>
        <w:t xml:space="preserve">transformed </w:t>
      </w:r>
      <w:r w:rsidR="00056F55">
        <w:rPr>
          <w:lang w:val="en-GB"/>
        </w:rPr>
        <w:t xml:space="preserve">with </w:t>
      </w:r>
      <w:r w:rsidRPr="00A23513">
        <w:rPr>
          <w:i/>
          <w:lang w:val="en-GB"/>
        </w:rPr>
        <w:t>At</w:t>
      </w:r>
      <w:r w:rsidR="00056F55">
        <w:rPr>
          <w:lang w:val="en-GB"/>
        </w:rPr>
        <w:t>PII-G</w:t>
      </w:r>
      <w:r w:rsidRPr="0032360C">
        <w:rPr>
          <w:lang w:val="en-GB"/>
        </w:rPr>
        <w:t xml:space="preserve">FP </w:t>
      </w:r>
      <w:r w:rsidR="00056F55">
        <w:rPr>
          <w:lang w:val="en-GB"/>
        </w:rPr>
        <w:t xml:space="preserve">or </w:t>
      </w:r>
      <w:r w:rsidR="00056F55" w:rsidRPr="00A23513">
        <w:rPr>
          <w:i/>
        </w:rPr>
        <w:t>At</w:t>
      </w:r>
      <w:r w:rsidR="00056F55">
        <w:t>PII</w:t>
      </w:r>
      <w:r w:rsidR="00056F55" w:rsidRPr="000E2B63">
        <w:rPr>
          <w:vertAlign w:val="subscript"/>
        </w:rPr>
        <w:t>Δ</w:t>
      </w:r>
      <w:r w:rsidR="00056F55">
        <w:rPr>
          <w:vertAlign w:val="subscript"/>
        </w:rPr>
        <w:t>CT15</w:t>
      </w:r>
      <w:r w:rsidR="00056F55">
        <w:t xml:space="preserve">-GFP together with </w:t>
      </w:r>
      <w:r w:rsidR="00056F55" w:rsidRPr="00A23513">
        <w:rPr>
          <w:i/>
        </w:rPr>
        <w:t>At</w:t>
      </w:r>
      <w:r w:rsidR="00056F55">
        <w:t>PII-</w:t>
      </w:r>
      <w:r w:rsidR="005766C1">
        <w:t>mCherry</w:t>
      </w:r>
      <w:r w:rsidR="00056F55">
        <w:t xml:space="preserve">, </w:t>
      </w:r>
      <w:r w:rsidR="00056F55" w:rsidRPr="00A23513">
        <w:rPr>
          <w:i/>
        </w:rPr>
        <w:t>At</w:t>
      </w:r>
      <w:r w:rsidR="00056F55">
        <w:t>NAGK-</w:t>
      </w:r>
      <w:r w:rsidR="005766C1">
        <w:t>mCherry</w:t>
      </w:r>
      <w:r w:rsidR="00056F55">
        <w:t xml:space="preserve"> or </w:t>
      </w:r>
      <w:r w:rsidR="00056F55" w:rsidRPr="00A23513">
        <w:rPr>
          <w:i/>
        </w:rPr>
        <w:t>At</w:t>
      </w:r>
      <w:r w:rsidR="00056F55">
        <w:t>RBCS3B-</w:t>
      </w:r>
      <w:r w:rsidR="005766C1" w:rsidRPr="005766C1">
        <w:t xml:space="preserve"> </w:t>
      </w:r>
      <w:r w:rsidR="005766C1">
        <w:t>mCherry</w:t>
      </w:r>
      <w:r w:rsidR="004D7902">
        <w:t>, respectively</w:t>
      </w:r>
      <w:r w:rsidR="00056F55">
        <w:t xml:space="preserve"> (all transformed constructs </w:t>
      </w:r>
      <w:r w:rsidRPr="0032360C">
        <w:rPr>
          <w:lang w:val="en-GB"/>
        </w:rPr>
        <w:t xml:space="preserve">under the control of </w:t>
      </w:r>
      <w:r>
        <w:rPr>
          <w:lang w:val="en-GB"/>
        </w:rPr>
        <w:t xml:space="preserve">the </w:t>
      </w:r>
      <w:r w:rsidRPr="0032360C">
        <w:rPr>
          <w:i/>
          <w:iCs/>
          <w:lang w:val="en-GB"/>
        </w:rPr>
        <w:t>p35S</w:t>
      </w:r>
      <w:r>
        <w:rPr>
          <w:i/>
          <w:iCs/>
          <w:lang w:val="en-GB"/>
        </w:rPr>
        <w:t xml:space="preserve"> </w:t>
      </w:r>
      <w:r>
        <w:rPr>
          <w:iCs/>
          <w:lang w:val="en-GB"/>
        </w:rPr>
        <w:t>promotor</w:t>
      </w:r>
      <w:r w:rsidR="00056F55">
        <w:rPr>
          <w:iCs/>
          <w:lang w:val="en-GB"/>
        </w:rPr>
        <w:t>)</w:t>
      </w:r>
      <w:r w:rsidRPr="0032360C">
        <w:rPr>
          <w:lang w:val="en-GB"/>
        </w:rPr>
        <w:t xml:space="preserve">. </w:t>
      </w:r>
      <w:r w:rsidR="00056F55" w:rsidRPr="00056F55">
        <w:rPr>
          <w:iCs/>
          <w:lang w:val="en-GB"/>
        </w:rPr>
        <w:t>After</w:t>
      </w:r>
      <w:r w:rsidRPr="0032360C">
        <w:rPr>
          <w:lang w:val="en-GB"/>
        </w:rPr>
        <w:t xml:space="preserve"> 3 days </w:t>
      </w:r>
      <w:r w:rsidR="00056F55">
        <w:rPr>
          <w:lang w:val="en-GB"/>
        </w:rPr>
        <w:t>of</w:t>
      </w:r>
      <w:r w:rsidRPr="0032360C">
        <w:rPr>
          <w:lang w:val="en-GB"/>
        </w:rPr>
        <w:t xml:space="preserve"> transient transformation</w:t>
      </w:r>
      <w:r w:rsidR="005174AF" w:rsidRPr="005174AF">
        <w:rPr>
          <w:lang w:val="en-GB"/>
        </w:rPr>
        <w:t xml:space="preserve"> </w:t>
      </w:r>
      <w:r w:rsidR="005174AF">
        <w:rPr>
          <w:lang w:val="en-GB"/>
        </w:rPr>
        <w:t>GFP</w:t>
      </w:r>
      <w:r w:rsidR="003B3685">
        <w:rPr>
          <w:lang w:val="en-GB"/>
        </w:rPr>
        <w:t>-fused</w:t>
      </w:r>
      <w:r w:rsidR="005174AF">
        <w:rPr>
          <w:lang w:val="en-GB"/>
        </w:rPr>
        <w:t xml:space="preserve"> proteins were immunopurified from</w:t>
      </w:r>
      <w:r w:rsidRPr="0032360C">
        <w:rPr>
          <w:lang w:val="en-GB"/>
        </w:rPr>
        <w:t xml:space="preserve"> </w:t>
      </w:r>
      <w:r w:rsidR="005174AF">
        <w:rPr>
          <w:lang w:val="en-GB"/>
        </w:rPr>
        <w:t xml:space="preserve">protein extracts of </w:t>
      </w:r>
      <w:r w:rsidR="003B3685">
        <w:rPr>
          <w:lang w:val="en-GB"/>
        </w:rPr>
        <w:t>transfected</w:t>
      </w:r>
      <w:r w:rsidR="005174AF">
        <w:rPr>
          <w:lang w:val="en-GB"/>
        </w:rPr>
        <w:t xml:space="preserve"> leaves. After SDS-PAGE </w:t>
      </w:r>
      <w:r w:rsidR="003B26C8">
        <w:rPr>
          <w:lang w:val="en-GB"/>
        </w:rPr>
        <w:t xml:space="preserve">of the Nano-Trap© eluates western blots were treated with </w:t>
      </w:r>
      <w:r w:rsidR="003B3685">
        <w:rPr>
          <w:lang w:val="en-GB"/>
        </w:rPr>
        <w:t xml:space="preserve">anti-RFP antibodies to detect co-purified </w:t>
      </w:r>
      <w:r w:rsidR="005766C1">
        <w:t>mCherry</w:t>
      </w:r>
      <w:r w:rsidR="003B3685">
        <w:rPr>
          <w:lang w:val="en-GB"/>
        </w:rPr>
        <w:t xml:space="preserve">-fused proteins. In lanes 1-3 the eluates of extracts </w:t>
      </w:r>
      <w:r w:rsidR="00CE0952">
        <w:rPr>
          <w:lang w:val="en-GB"/>
        </w:rPr>
        <w:t>from co</w:t>
      </w:r>
      <w:r w:rsidR="00B051C9">
        <w:rPr>
          <w:lang w:val="en-GB"/>
        </w:rPr>
        <w:t>-</w:t>
      </w:r>
      <w:r w:rsidR="00CE0952">
        <w:rPr>
          <w:lang w:val="en-GB"/>
        </w:rPr>
        <w:t xml:space="preserve">expression of </w:t>
      </w:r>
      <w:r w:rsidR="003B3685" w:rsidRPr="00A23513">
        <w:rPr>
          <w:i/>
        </w:rPr>
        <w:t>At</w:t>
      </w:r>
      <w:r w:rsidR="003B3685">
        <w:t>PII</w:t>
      </w:r>
      <w:r w:rsidR="003B3685" w:rsidRPr="000E2B63">
        <w:rPr>
          <w:vertAlign w:val="subscript"/>
        </w:rPr>
        <w:t>Δ</w:t>
      </w:r>
      <w:r w:rsidR="003B3685">
        <w:rPr>
          <w:vertAlign w:val="subscript"/>
        </w:rPr>
        <w:t>CT15</w:t>
      </w:r>
      <w:r w:rsidR="003B3685">
        <w:t xml:space="preserve">-GFP </w:t>
      </w:r>
      <w:r w:rsidR="00CE0952">
        <w:t xml:space="preserve">with </w:t>
      </w:r>
      <w:r w:rsidR="00CE0952" w:rsidRPr="00A23513">
        <w:rPr>
          <w:i/>
        </w:rPr>
        <w:t>At</w:t>
      </w:r>
      <w:r w:rsidR="00CE0952">
        <w:t>PII-</w:t>
      </w:r>
      <w:r w:rsidR="005766C1">
        <w:t>mCherry</w:t>
      </w:r>
      <w:r w:rsidR="00CE0952">
        <w:t xml:space="preserve">, </w:t>
      </w:r>
      <w:r w:rsidR="00CE0952" w:rsidRPr="00A23513">
        <w:rPr>
          <w:b/>
        </w:rPr>
        <w:t>At</w:t>
      </w:r>
      <w:r w:rsidR="00CE0952">
        <w:t>NAGK-</w:t>
      </w:r>
      <w:r w:rsidR="005766C1">
        <w:t>mCherry</w:t>
      </w:r>
      <w:r w:rsidR="00CE0952">
        <w:t xml:space="preserve"> or </w:t>
      </w:r>
      <w:r w:rsidR="00CE0952" w:rsidRPr="00A23513">
        <w:rPr>
          <w:i/>
        </w:rPr>
        <w:t>At</w:t>
      </w:r>
      <w:r w:rsidR="00CE0952">
        <w:t>RBCS3B-</w:t>
      </w:r>
      <w:r w:rsidR="005766C1">
        <w:t>mCherry</w:t>
      </w:r>
      <w:r w:rsidR="00CE0952">
        <w:t xml:space="preserve">, respectively, have been loaded. </w:t>
      </w:r>
      <w:r w:rsidR="00CE0952">
        <w:rPr>
          <w:lang w:val="en-GB"/>
        </w:rPr>
        <w:t xml:space="preserve">In lanes 5-7 the same has been done with </w:t>
      </w:r>
      <w:r w:rsidR="00920C55">
        <w:rPr>
          <w:lang w:val="en-GB"/>
        </w:rPr>
        <w:t>extracts from co</w:t>
      </w:r>
      <w:r w:rsidR="002F1C48">
        <w:rPr>
          <w:lang w:val="en-GB"/>
        </w:rPr>
        <w:t>-</w:t>
      </w:r>
      <w:r w:rsidR="00920C55">
        <w:rPr>
          <w:lang w:val="en-GB"/>
        </w:rPr>
        <w:t xml:space="preserve">expressions with </w:t>
      </w:r>
      <w:r w:rsidR="00920C55" w:rsidRPr="00A23513">
        <w:rPr>
          <w:i/>
          <w:lang w:val="en-GB"/>
        </w:rPr>
        <w:t>At</w:t>
      </w:r>
      <w:r w:rsidR="00920C55">
        <w:rPr>
          <w:lang w:val="en-GB"/>
        </w:rPr>
        <w:t>PII-GFP</w:t>
      </w:r>
      <w:r w:rsidR="00CE0952">
        <w:rPr>
          <w:lang w:val="en-GB"/>
        </w:rPr>
        <w:t xml:space="preserve">. The upper arrow indicates the predicted size for </w:t>
      </w:r>
      <w:proofErr w:type="spellStart"/>
      <w:r w:rsidR="00920C55">
        <w:t>AtNAGK-</w:t>
      </w:r>
      <w:r w:rsidR="005766C1">
        <w:t>mCherry</w:t>
      </w:r>
      <w:proofErr w:type="spellEnd"/>
      <w:r w:rsidR="00920C55">
        <w:t xml:space="preserve"> (56.6 </w:t>
      </w:r>
      <w:proofErr w:type="spellStart"/>
      <w:r w:rsidR="00920C55">
        <w:t>kDa</w:t>
      </w:r>
      <w:proofErr w:type="spellEnd"/>
      <w:r w:rsidR="00920C55">
        <w:t xml:space="preserve">) and the lower arrow </w:t>
      </w:r>
      <w:r w:rsidR="004D7902">
        <w:rPr>
          <w:lang w:val="en-GB"/>
        </w:rPr>
        <w:t xml:space="preserve">the predicted sizes </w:t>
      </w:r>
      <w:r w:rsidR="00920C55">
        <w:t xml:space="preserve">for </w:t>
      </w:r>
      <w:r w:rsidR="00920C55" w:rsidRPr="00A23513">
        <w:rPr>
          <w:i/>
        </w:rPr>
        <w:t>At</w:t>
      </w:r>
      <w:r w:rsidR="00920C55">
        <w:t>PII-</w:t>
      </w:r>
      <w:r w:rsidR="005766C1">
        <w:t>mCherry</w:t>
      </w:r>
      <w:r w:rsidR="00920C55">
        <w:t xml:space="preserve"> and </w:t>
      </w:r>
      <w:r w:rsidR="00920C55" w:rsidRPr="00A23513">
        <w:rPr>
          <w:i/>
        </w:rPr>
        <w:t>At</w:t>
      </w:r>
      <w:r w:rsidR="00920C55">
        <w:t>RBCS3B-</w:t>
      </w:r>
      <w:r w:rsidR="005766C1">
        <w:t>mCherry</w:t>
      </w:r>
      <w:r w:rsidR="00920C55">
        <w:t xml:space="preserve"> (40.2 </w:t>
      </w:r>
      <w:proofErr w:type="spellStart"/>
      <w:r w:rsidR="00920C55">
        <w:t>kDa</w:t>
      </w:r>
      <w:proofErr w:type="spellEnd"/>
      <w:r w:rsidR="00920C55">
        <w:t xml:space="preserve"> and 40.9 </w:t>
      </w:r>
      <w:proofErr w:type="spellStart"/>
      <w:r w:rsidR="00920C55">
        <w:t>kDa</w:t>
      </w:r>
      <w:proofErr w:type="spellEnd"/>
      <w:r w:rsidR="00920C55">
        <w:t>, respectively).</w:t>
      </w:r>
    </w:p>
    <w:p w14:paraId="5878E357" w14:textId="77777777" w:rsidR="00CE4BCA" w:rsidRDefault="00CE4BCA">
      <w:pPr>
        <w:rPr>
          <w:rFonts w:ascii="Palatino Linotype" w:eastAsia="Times New Roman" w:hAnsi="Palatino Linotype" w:cs="Times New Roman"/>
          <w:color w:val="000000"/>
          <w:sz w:val="18"/>
          <w:szCs w:val="20"/>
          <w:lang w:val="en-GB" w:eastAsia="de-DE" w:bidi="en-US"/>
        </w:rPr>
      </w:pPr>
      <w:r>
        <w:rPr>
          <w:lang w:val="en-GB"/>
        </w:rPr>
        <w:br w:type="page"/>
      </w:r>
    </w:p>
    <w:p w14:paraId="30B66A8E" w14:textId="77777777" w:rsidR="00CE4BCA" w:rsidRPr="00CE4BCA" w:rsidRDefault="00CE4BCA" w:rsidP="00CE4BCA">
      <w:pPr>
        <w:pStyle w:val="MDPI41tablecaption"/>
      </w:pPr>
      <w:r w:rsidRPr="00B0413B">
        <w:rPr>
          <w:b/>
        </w:rPr>
        <w:lastRenderedPageBreak/>
        <w:t xml:space="preserve">Table </w:t>
      </w:r>
      <w:r>
        <w:rPr>
          <w:b/>
        </w:rPr>
        <w:t>S</w:t>
      </w:r>
      <w:r w:rsidRPr="00B0413B">
        <w:rPr>
          <w:b/>
        </w:rPr>
        <w:t xml:space="preserve">1. </w:t>
      </w:r>
      <w:r w:rsidRPr="00CE4BCA">
        <w:t xml:space="preserve">Primers </w:t>
      </w:r>
      <w:r>
        <w:t xml:space="preserve">used </w:t>
      </w:r>
      <w:r w:rsidRPr="00CE4BCA">
        <w:t>for</w:t>
      </w:r>
      <w:r>
        <w:rPr>
          <w:smallCaps/>
        </w:rPr>
        <w:t xml:space="preserve"> </w:t>
      </w:r>
      <w:r w:rsidRPr="00CE4BCA">
        <w:t>the</w:t>
      </w:r>
      <w:r>
        <w:t xml:space="preserve"> construction of the different plant expression vectors</w:t>
      </w:r>
      <w:r w:rsidRPr="00CE4BCA">
        <w:t>.</w:t>
      </w:r>
    </w:p>
    <w:tbl>
      <w:tblPr>
        <w:tblStyle w:val="PlainTable4"/>
        <w:tblW w:w="4922" w:type="pct"/>
        <w:tblLayout w:type="fixed"/>
        <w:tblLook w:val="0000" w:firstRow="0" w:lastRow="0" w:firstColumn="0" w:lastColumn="0" w:noHBand="0" w:noVBand="0"/>
      </w:tblPr>
      <w:tblGrid>
        <w:gridCol w:w="1984"/>
        <w:gridCol w:w="6946"/>
      </w:tblGrid>
      <w:tr w:rsidR="00CE4BCA" w:rsidRPr="0061483A" w14:paraId="69736B6B" w14:textId="77777777" w:rsidTr="003C17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11" w:type="pct"/>
          </w:tcPr>
          <w:p w14:paraId="61229D47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</w:pPr>
            <w:bookmarkStart w:id="0" w:name="_Hlk77084798"/>
            <w:r w:rsidRPr="0061483A">
              <w:t>AtGLB1-Start</w:t>
            </w:r>
            <w:bookmarkEnd w:id="0"/>
          </w:p>
        </w:tc>
        <w:tc>
          <w:tcPr>
            <w:tcW w:w="3889" w:type="pct"/>
          </w:tcPr>
          <w:p w14:paraId="07F8A8E1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1483A">
              <w:t xml:space="preserve">5’-caccATGGCGGCGTCAATGACGAAAC-3’ </w:t>
            </w:r>
          </w:p>
        </w:tc>
      </w:tr>
      <w:tr w:rsidR="00CE4BCA" w:rsidRPr="0061483A" w14:paraId="4AC5DE96" w14:textId="77777777" w:rsidTr="003C178E">
        <w:trPr>
          <w:trHeight w:val="309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11" w:type="pct"/>
          </w:tcPr>
          <w:p w14:paraId="0BECE41B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</w:pPr>
            <w:r w:rsidRPr="0061483A">
              <w:t>AtGLB1-End</w:t>
            </w:r>
          </w:p>
        </w:tc>
        <w:tc>
          <w:tcPr>
            <w:tcW w:w="3889" w:type="pct"/>
          </w:tcPr>
          <w:p w14:paraId="19F7996E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1483A">
              <w:t xml:space="preserve">5’-AGACGGTGAAAGCATATCACCAG-3’ </w:t>
            </w:r>
          </w:p>
        </w:tc>
      </w:tr>
      <w:tr w:rsidR="00FF35AC" w:rsidRPr="0061483A" w14:paraId="74DAE88D" w14:textId="77777777" w:rsidTr="003C17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9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11" w:type="pct"/>
          </w:tcPr>
          <w:p w14:paraId="23F9013A" w14:textId="77777777" w:rsidR="00FF35AC" w:rsidRPr="0061483A" w:rsidRDefault="00FF35AC" w:rsidP="00CE4BCA">
            <w:pPr>
              <w:pStyle w:val="MDPI41tablecaption"/>
              <w:spacing w:before="0" w:after="0"/>
              <w:ind w:left="57" w:right="57"/>
            </w:pPr>
            <w:r>
              <w:t>AtPII-C2A</w:t>
            </w:r>
          </w:p>
        </w:tc>
        <w:tc>
          <w:tcPr>
            <w:tcW w:w="3889" w:type="pct"/>
          </w:tcPr>
          <w:p w14:paraId="22B0D4A8" w14:textId="77777777" w:rsidR="00FF35AC" w:rsidRPr="0061483A" w:rsidRDefault="00FF35AC" w:rsidP="00CE4BCA">
            <w:pPr>
              <w:pStyle w:val="MDPI41tablecaption"/>
              <w:spacing w:before="0" w:after="0"/>
              <w:ind w:left="57" w:right="5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1483A">
              <w:t>5’-A</w:t>
            </w:r>
            <w:r>
              <w:t>CGCTCACCTGTCCTAACTC</w:t>
            </w:r>
            <w:r w:rsidRPr="0061483A">
              <w:t>-3’</w:t>
            </w:r>
          </w:p>
        </w:tc>
      </w:tr>
      <w:tr w:rsidR="00CE4BCA" w:rsidRPr="0061483A" w14:paraId="42382D17" w14:textId="77777777" w:rsidTr="003C178E">
        <w:trPr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11" w:type="pct"/>
          </w:tcPr>
          <w:p w14:paraId="0D1859EB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</w:pPr>
            <w:proofErr w:type="spellStart"/>
            <w:r w:rsidRPr="0061483A">
              <w:t>NK_proAtPIIstart</w:t>
            </w:r>
            <w:proofErr w:type="spellEnd"/>
          </w:p>
        </w:tc>
        <w:tc>
          <w:tcPr>
            <w:tcW w:w="3889" w:type="pct"/>
          </w:tcPr>
          <w:p w14:paraId="7A3E4709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1483A">
              <w:t xml:space="preserve">5’-caccTTTTGTTTCACCTTAACCAG-3’ </w:t>
            </w:r>
          </w:p>
        </w:tc>
      </w:tr>
      <w:tr w:rsidR="00CE4BCA" w:rsidRPr="0061483A" w14:paraId="11545511" w14:textId="77777777" w:rsidTr="003C17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1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11" w:type="pct"/>
          </w:tcPr>
          <w:p w14:paraId="002698E9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</w:pPr>
            <w:proofErr w:type="spellStart"/>
            <w:r w:rsidRPr="0061483A">
              <w:t>NK_AtNAGKstart</w:t>
            </w:r>
            <w:proofErr w:type="spellEnd"/>
          </w:p>
        </w:tc>
        <w:tc>
          <w:tcPr>
            <w:tcW w:w="3889" w:type="pct"/>
          </w:tcPr>
          <w:p w14:paraId="63C4D60B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1483A">
              <w:t xml:space="preserve">5’-caccATGGCCACCGTCACATCCAATGCTTC-3’ </w:t>
            </w:r>
          </w:p>
        </w:tc>
      </w:tr>
      <w:tr w:rsidR="00CE4BCA" w:rsidRPr="0061483A" w14:paraId="2FBC2AB9" w14:textId="77777777" w:rsidTr="003C178E">
        <w:trPr>
          <w:trHeight w:val="331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11" w:type="pct"/>
          </w:tcPr>
          <w:p w14:paraId="6B5032B5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</w:pPr>
            <w:proofErr w:type="spellStart"/>
            <w:r w:rsidRPr="0061483A">
              <w:t>NK_AtNAGKend</w:t>
            </w:r>
            <w:proofErr w:type="spellEnd"/>
          </w:p>
        </w:tc>
        <w:tc>
          <w:tcPr>
            <w:tcW w:w="3889" w:type="pct"/>
          </w:tcPr>
          <w:p w14:paraId="7EB6392B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1483A">
              <w:t xml:space="preserve">5’-TCCAGTAATCATAGTTCCAGCTCCTTC-3’ </w:t>
            </w:r>
          </w:p>
        </w:tc>
      </w:tr>
      <w:tr w:rsidR="00CE4BCA" w:rsidRPr="0061483A" w14:paraId="40DE8A28" w14:textId="77777777" w:rsidTr="003C17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11" w:type="pct"/>
          </w:tcPr>
          <w:p w14:paraId="60BFB7AC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</w:pPr>
            <w:r w:rsidRPr="0061483A">
              <w:t>NK_AtBCCP1start-2</w:t>
            </w:r>
          </w:p>
        </w:tc>
        <w:tc>
          <w:tcPr>
            <w:tcW w:w="3889" w:type="pct"/>
          </w:tcPr>
          <w:p w14:paraId="35F631BA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1483A">
              <w:t xml:space="preserve">5’-caccATGGCGTCTTCGTCGTTCTCAGTCAC-3’ </w:t>
            </w:r>
          </w:p>
        </w:tc>
      </w:tr>
      <w:tr w:rsidR="00CE4BCA" w:rsidRPr="0061483A" w14:paraId="4CFA8DCA" w14:textId="77777777" w:rsidTr="003C178E">
        <w:trPr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11" w:type="pct"/>
          </w:tcPr>
          <w:p w14:paraId="3466F55A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</w:pPr>
            <w:r w:rsidRPr="0061483A">
              <w:t>NK-BCCP1end</w:t>
            </w:r>
          </w:p>
        </w:tc>
        <w:tc>
          <w:tcPr>
            <w:tcW w:w="3889" w:type="pct"/>
          </w:tcPr>
          <w:p w14:paraId="6CDF48D9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1483A">
              <w:t xml:space="preserve">5’-CGGTTGAACCACAAACAGAGGAGTGTC-3’ </w:t>
            </w:r>
          </w:p>
        </w:tc>
      </w:tr>
      <w:tr w:rsidR="00CE4BCA" w:rsidRPr="0061483A" w14:paraId="35EAD401" w14:textId="77777777" w:rsidTr="003C17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11" w:type="pct"/>
          </w:tcPr>
          <w:p w14:paraId="431E5A05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  <w:rPr>
                <w:lang w:val="en-GB"/>
              </w:rPr>
            </w:pPr>
            <w:r w:rsidRPr="0061483A">
              <w:rPr>
                <w:lang w:val="en-GB"/>
              </w:rPr>
              <w:t>NK_RGCS1A-FP</w:t>
            </w:r>
          </w:p>
        </w:tc>
        <w:tc>
          <w:tcPr>
            <w:tcW w:w="3889" w:type="pct"/>
          </w:tcPr>
          <w:p w14:paraId="7E705146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61483A">
              <w:rPr>
                <w:lang w:val="en-GB"/>
              </w:rPr>
              <w:t xml:space="preserve">5’-caccATGGCTTCCTCTATGCTCTCTTCCG-3’ </w:t>
            </w:r>
          </w:p>
        </w:tc>
      </w:tr>
      <w:tr w:rsidR="00CE4BCA" w:rsidRPr="0061483A" w14:paraId="70D82D6B" w14:textId="77777777" w:rsidTr="003C178E">
        <w:trPr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11" w:type="pct"/>
          </w:tcPr>
          <w:p w14:paraId="0CD401A8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  <w:rPr>
                <w:lang w:val="en-GB"/>
              </w:rPr>
            </w:pPr>
            <w:r w:rsidRPr="0061483A">
              <w:rPr>
                <w:lang w:val="en-GB"/>
              </w:rPr>
              <w:t>NK_RGCS1A-RP</w:t>
            </w:r>
          </w:p>
        </w:tc>
        <w:tc>
          <w:tcPr>
            <w:tcW w:w="3889" w:type="pct"/>
          </w:tcPr>
          <w:p w14:paraId="3C5054F6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61483A">
              <w:rPr>
                <w:lang w:val="en-GB"/>
              </w:rPr>
              <w:t xml:space="preserve">5’-ACCGGTGAAGCTTGGTGGCTTGTAGG-3’ </w:t>
            </w:r>
          </w:p>
        </w:tc>
      </w:tr>
      <w:tr w:rsidR="00CE4BCA" w:rsidRPr="0061483A" w14:paraId="6282E611" w14:textId="77777777" w:rsidTr="003C17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11" w:type="pct"/>
          </w:tcPr>
          <w:p w14:paraId="305349B9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</w:pPr>
            <w:r w:rsidRPr="0061483A">
              <w:t>NK_attP2P3-PIIstart</w:t>
            </w:r>
          </w:p>
        </w:tc>
        <w:tc>
          <w:tcPr>
            <w:tcW w:w="3889" w:type="pct"/>
          </w:tcPr>
          <w:p w14:paraId="06400EC2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1483A">
              <w:t xml:space="preserve">5’-GGGGACAACTTTGTATAATAAAGTTGTAATGGCGGCGTCAATGACG-3’ </w:t>
            </w:r>
          </w:p>
        </w:tc>
      </w:tr>
      <w:tr w:rsidR="00CE4BCA" w:rsidRPr="0061483A" w14:paraId="75EC72BC" w14:textId="77777777" w:rsidTr="003C178E">
        <w:trPr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11" w:type="pct"/>
          </w:tcPr>
          <w:p w14:paraId="52C0FFDA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</w:pPr>
            <w:r w:rsidRPr="0061483A">
              <w:t>NK_attP2P3-PIIend</w:t>
            </w:r>
          </w:p>
        </w:tc>
        <w:tc>
          <w:tcPr>
            <w:tcW w:w="3889" w:type="pct"/>
          </w:tcPr>
          <w:p w14:paraId="51243AB1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1483A">
              <w:t xml:space="preserve">5’-GGGGACCACTTTGTACAAGAAAGCTGGGTTAGACGGTGAAAGCATATC-3’ </w:t>
            </w:r>
          </w:p>
        </w:tc>
      </w:tr>
      <w:tr w:rsidR="00CE4BCA" w:rsidRPr="0061483A" w14:paraId="3B0BD7AB" w14:textId="77777777" w:rsidTr="003C17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11" w:type="pct"/>
          </w:tcPr>
          <w:p w14:paraId="0AFA9FB8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</w:pPr>
            <w:r w:rsidRPr="0061483A">
              <w:t>NK_attP1P4-PIIstart</w:t>
            </w:r>
          </w:p>
        </w:tc>
        <w:tc>
          <w:tcPr>
            <w:tcW w:w="3889" w:type="pct"/>
          </w:tcPr>
          <w:p w14:paraId="4BCE0E6A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1483A">
              <w:t xml:space="preserve">5’-GGGGACAAGTTTGTACAAAAAAGCAGGCTTAATGGCGGCGTCAATGACG-3’ </w:t>
            </w:r>
          </w:p>
        </w:tc>
      </w:tr>
      <w:tr w:rsidR="00CE4BCA" w:rsidRPr="0061483A" w14:paraId="2F431DBC" w14:textId="77777777" w:rsidTr="003C178E">
        <w:trPr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11" w:type="pct"/>
          </w:tcPr>
          <w:p w14:paraId="505D88D2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</w:pPr>
            <w:r w:rsidRPr="0061483A">
              <w:t>NK_attP1P4-PIIend</w:t>
            </w:r>
          </w:p>
        </w:tc>
        <w:tc>
          <w:tcPr>
            <w:tcW w:w="3889" w:type="pct"/>
          </w:tcPr>
          <w:p w14:paraId="2F56C7FE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1483A">
              <w:t xml:space="preserve">5’-GGGGACAACTTTGTATAGAAAAGTTGGGTGAGACGGTGAAAGCATATC-3’ </w:t>
            </w:r>
          </w:p>
        </w:tc>
      </w:tr>
      <w:tr w:rsidR="00CE4BCA" w:rsidRPr="0061483A" w14:paraId="61E12DE7" w14:textId="77777777" w:rsidTr="003C17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11" w:type="pct"/>
          </w:tcPr>
          <w:p w14:paraId="3CD8938F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</w:pPr>
            <w:r w:rsidRPr="0061483A">
              <w:t>NK_attP1P4-NAGKstart</w:t>
            </w:r>
          </w:p>
        </w:tc>
        <w:tc>
          <w:tcPr>
            <w:tcW w:w="3889" w:type="pct"/>
          </w:tcPr>
          <w:p w14:paraId="5BA19BC1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1483A">
              <w:t xml:space="preserve">5’-GGGGACAAGTTTGTACAAAAAAGCAGGCTTAATGGCCACCGTCACATCC-3’ </w:t>
            </w:r>
          </w:p>
        </w:tc>
      </w:tr>
      <w:tr w:rsidR="00CE4BCA" w:rsidRPr="0061483A" w14:paraId="175197E4" w14:textId="77777777" w:rsidTr="003C178E">
        <w:trPr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11" w:type="pct"/>
          </w:tcPr>
          <w:p w14:paraId="16AADB40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</w:pPr>
            <w:r w:rsidRPr="0061483A">
              <w:t>NK_attP1P4-NAGKend</w:t>
            </w:r>
          </w:p>
        </w:tc>
        <w:tc>
          <w:tcPr>
            <w:tcW w:w="3889" w:type="pct"/>
          </w:tcPr>
          <w:p w14:paraId="33A9E20B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1483A">
              <w:t xml:space="preserve">5’-GGGGACAACTTTTGTATAGAAAAGTTGGGTGTCCAGTAATCATAGTTCC-3’ </w:t>
            </w:r>
          </w:p>
        </w:tc>
      </w:tr>
      <w:tr w:rsidR="00CE4BCA" w:rsidRPr="0061483A" w14:paraId="08964783" w14:textId="77777777" w:rsidTr="003C17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11" w:type="pct"/>
          </w:tcPr>
          <w:p w14:paraId="303CBBC7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</w:pPr>
            <w:r w:rsidRPr="0061483A">
              <w:t>NK_attP1P4-BCCP1start</w:t>
            </w:r>
          </w:p>
        </w:tc>
        <w:tc>
          <w:tcPr>
            <w:tcW w:w="3889" w:type="pct"/>
          </w:tcPr>
          <w:p w14:paraId="24FC92BE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1483A">
              <w:t xml:space="preserve">5’-GGGGACAAGTTTGTACAAAAAAGCAGGCTTAATGGCGTCTTCGTCGTTC-3’ </w:t>
            </w:r>
          </w:p>
        </w:tc>
      </w:tr>
      <w:tr w:rsidR="00CE4BCA" w:rsidRPr="0061483A" w14:paraId="33DB6A21" w14:textId="77777777" w:rsidTr="003C178E">
        <w:trPr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11" w:type="pct"/>
          </w:tcPr>
          <w:p w14:paraId="084220D2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</w:pPr>
            <w:r w:rsidRPr="0061483A">
              <w:t>NK_attP1P4-BCCP1end</w:t>
            </w:r>
          </w:p>
        </w:tc>
        <w:tc>
          <w:tcPr>
            <w:tcW w:w="3889" w:type="pct"/>
          </w:tcPr>
          <w:p w14:paraId="6BF1BC8D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1483A">
              <w:t xml:space="preserve">5’-GGGGACAACTTTGTATAGAAAAGTTGGGTGCGGTTGAACCACAAACAG-3’ </w:t>
            </w:r>
          </w:p>
        </w:tc>
      </w:tr>
      <w:tr w:rsidR="00CE4BCA" w:rsidRPr="0061483A" w14:paraId="70F327B2" w14:textId="77777777" w:rsidTr="003C17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11" w:type="pct"/>
          </w:tcPr>
          <w:p w14:paraId="0383460A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</w:pPr>
            <w:r w:rsidRPr="0061483A">
              <w:t>NK_RGCS1A-P1P4-FP</w:t>
            </w:r>
          </w:p>
        </w:tc>
        <w:tc>
          <w:tcPr>
            <w:tcW w:w="3889" w:type="pct"/>
          </w:tcPr>
          <w:p w14:paraId="5E229D23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1483A">
              <w:t xml:space="preserve">5’-GGGGACAAGTTTGTACAAAAAAGCAGGCTTAATGGCTTCCTCTATGCTC-3’ </w:t>
            </w:r>
          </w:p>
        </w:tc>
      </w:tr>
      <w:tr w:rsidR="00CE4BCA" w:rsidRPr="0061483A" w14:paraId="5B9F8400" w14:textId="77777777" w:rsidTr="003C178E">
        <w:trPr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11" w:type="pct"/>
          </w:tcPr>
          <w:p w14:paraId="3B46CBA7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</w:pPr>
            <w:r w:rsidRPr="0061483A">
              <w:t>NK_RGCS1A-P1P4-RP</w:t>
            </w:r>
          </w:p>
        </w:tc>
        <w:tc>
          <w:tcPr>
            <w:tcW w:w="3889" w:type="pct"/>
          </w:tcPr>
          <w:p w14:paraId="25FFA667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1483A">
              <w:t xml:space="preserve">5’-GGGGACAACTTTGTATAGAAAAGTTGGGTGACCGGTGAAGCTTGGTGG-3’ </w:t>
            </w:r>
          </w:p>
        </w:tc>
      </w:tr>
      <w:tr w:rsidR="00CE4BCA" w:rsidRPr="0061483A" w14:paraId="42403BC7" w14:textId="77777777" w:rsidTr="003C17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11" w:type="pct"/>
          </w:tcPr>
          <w:p w14:paraId="1197D1E3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</w:pPr>
            <w:r w:rsidRPr="0061483A">
              <w:t>NK_attP1-FP-DXS</w:t>
            </w:r>
          </w:p>
        </w:tc>
        <w:tc>
          <w:tcPr>
            <w:tcW w:w="3889" w:type="pct"/>
          </w:tcPr>
          <w:p w14:paraId="085BBBCC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1483A">
              <w:t xml:space="preserve">5’-GGGGACAAGTTTGTACAAAAAAGCAGGCTTAATGGCTTCTTCTGCATTT-3’ </w:t>
            </w:r>
          </w:p>
        </w:tc>
      </w:tr>
      <w:tr w:rsidR="00CE4BCA" w:rsidRPr="0061483A" w14:paraId="66C385FE" w14:textId="77777777" w:rsidTr="003C178E">
        <w:trPr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11" w:type="pct"/>
          </w:tcPr>
          <w:p w14:paraId="354223C0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</w:pPr>
            <w:r w:rsidRPr="0061483A">
              <w:t>NK_attP4-RP-DXS</w:t>
            </w:r>
          </w:p>
        </w:tc>
        <w:tc>
          <w:tcPr>
            <w:tcW w:w="3889" w:type="pct"/>
          </w:tcPr>
          <w:p w14:paraId="45624A27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1483A">
              <w:t xml:space="preserve">5’-GGGGACAACTTTGTATAGAAAAGTTGGGTGAAACAGAGCTTCCCTTGG-3’ </w:t>
            </w:r>
          </w:p>
        </w:tc>
      </w:tr>
      <w:tr w:rsidR="00CE4BCA" w:rsidRPr="0061483A" w14:paraId="508819DF" w14:textId="77777777" w:rsidTr="003C17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11" w:type="pct"/>
          </w:tcPr>
          <w:p w14:paraId="75F85A94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</w:pPr>
            <w:r w:rsidRPr="0061483A">
              <w:t>NK_attP1-FP-DXR</w:t>
            </w:r>
          </w:p>
        </w:tc>
        <w:tc>
          <w:tcPr>
            <w:tcW w:w="3889" w:type="pct"/>
          </w:tcPr>
          <w:p w14:paraId="53B7E2E4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1483A">
              <w:t xml:space="preserve">5’-GGGGACAAGTTTGTACAAAAAAGCAGGCTTAATGACATTAAACTCACTA-3’ </w:t>
            </w:r>
          </w:p>
        </w:tc>
      </w:tr>
      <w:tr w:rsidR="00CE4BCA" w:rsidRPr="0061483A" w14:paraId="38A85FF7" w14:textId="77777777" w:rsidTr="003C178E">
        <w:trPr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11" w:type="pct"/>
          </w:tcPr>
          <w:p w14:paraId="10556013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</w:pPr>
            <w:r w:rsidRPr="0061483A">
              <w:t xml:space="preserve">NK_attP4-RP-DXR </w:t>
            </w:r>
          </w:p>
        </w:tc>
        <w:tc>
          <w:tcPr>
            <w:tcW w:w="3889" w:type="pct"/>
          </w:tcPr>
          <w:p w14:paraId="36536722" w14:textId="77777777" w:rsidR="00CE4BCA" w:rsidRPr="0061483A" w:rsidRDefault="00CE4BCA" w:rsidP="00CE4BCA">
            <w:pPr>
              <w:pStyle w:val="MDPI41tablecaption"/>
              <w:spacing w:before="0" w:after="0"/>
              <w:ind w:left="57" w:right="5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1483A">
              <w:t xml:space="preserve">5’-GGGGACAACTTTGTATAGAAAAGTTGGGTGTGCATGAACTGGCCTAGC-3’ </w:t>
            </w:r>
          </w:p>
        </w:tc>
      </w:tr>
    </w:tbl>
    <w:p w14:paraId="2E764DB0" w14:textId="77777777" w:rsidR="00CE4BCA" w:rsidRPr="0061483A" w:rsidRDefault="00CE4BCA" w:rsidP="00CE4BCA">
      <w:pPr>
        <w:spacing w:line="360" w:lineRule="auto"/>
        <w:rPr>
          <w:rFonts w:cs="Arial"/>
          <w:sz w:val="20"/>
          <w:szCs w:val="20"/>
          <w:lang w:val="en-GB"/>
        </w:rPr>
      </w:pPr>
    </w:p>
    <w:p w14:paraId="0B8F334E" w14:textId="77777777" w:rsidR="00900661" w:rsidRDefault="00900661">
      <w:pPr>
        <w:rPr>
          <w:rFonts w:ascii="Palatino Linotype" w:eastAsia="Times New Roman" w:hAnsi="Palatino Linotype" w:cs="Times New Roman"/>
          <w:color w:val="000000"/>
          <w:sz w:val="18"/>
          <w:szCs w:val="20"/>
          <w:lang w:val="en-GB" w:eastAsia="de-DE" w:bidi="en-US"/>
        </w:rPr>
      </w:pPr>
      <w:r>
        <w:rPr>
          <w:lang w:val="en-GB"/>
        </w:rPr>
        <w:br w:type="page"/>
      </w:r>
    </w:p>
    <w:p w14:paraId="0FAFED10" w14:textId="77777777" w:rsidR="006E0A73" w:rsidRPr="00CE4BCA" w:rsidRDefault="006E0A73" w:rsidP="006E0A73">
      <w:pPr>
        <w:pStyle w:val="MDPI41tablecaption"/>
      </w:pPr>
      <w:r w:rsidRPr="00B0413B">
        <w:rPr>
          <w:b/>
        </w:rPr>
        <w:lastRenderedPageBreak/>
        <w:t xml:space="preserve">Table </w:t>
      </w:r>
      <w:r>
        <w:rPr>
          <w:b/>
        </w:rPr>
        <w:t>S2</w:t>
      </w:r>
      <w:r w:rsidRPr="00B0413B">
        <w:rPr>
          <w:b/>
        </w:rPr>
        <w:t xml:space="preserve">. </w:t>
      </w:r>
      <w:r w:rsidR="003C178E">
        <w:t>Vectors</w:t>
      </w:r>
      <w:r w:rsidRPr="00CE4BCA">
        <w:t xml:space="preserve"> </w:t>
      </w:r>
      <w:r>
        <w:t xml:space="preserve">used </w:t>
      </w:r>
      <w:r w:rsidRPr="00CE4BCA">
        <w:t>for</w:t>
      </w:r>
      <w:r>
        <w:rPr>
          <w:smallCaps/>
        </w:rPr>
        <w:t xml:space="preserve"> </w:t>
      </w:r>
      <w:r w:rsidRPr="00CE4BCA">
        <w:t>the</w:t>
      </w:r>
      <w:r>
        <w:t xml:space="preserve"> construction of the different plant expression vectors</w:t>
      </w:r>
      <w:r w:rsidRPr="00CE4BCA">
        <w:t>.</w:t>
      </w:r>
    </w:p>
    <w:tbl>
      <w:tblPr>
        <w:tblStyle w:val="PlainTable4"/>
        <w:tblW w:w="4063" w:type="pct"/>
        <w:tblLook w:val="0000" w:firstRow="0" w:lastRow="0" w:firstColumn="0" w:lastColumn="0" w:noHBand="0" w:noVBand="0"/>
      </w:tblPr>
      <w:tblGrid>
        <w:gridCol w:w="2128"/>
        <w:gridCol w:w="5244"/>
      </w:tblGrid>
      <w:tr w:rsidR="006E0A73" w:rsidRPr="00A23513" w14:paraId="4070B7D2" w14:textId="77777777" w:rsidTr="00405A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443" w:type="pct"/>
          </w:tcPr>
          <w:p w14:paraId="6B263B5A" w14:textId="77777777" w:rsidR="006E0A73" w:rsidRPr="0061483A" w:rsidRDefault="006E0A73" w:rsidP="00405AE5">
            <w:pPr>
              <w:pStyle w:val="MDPI41tablecaption"/>
              <w:spacing w:before="0" w:after="0" w:line="240" w:lineRule="auto"/>
              <w:ind w:left="57" w:right="57"/>
            </w:pPr>
            <w:proofErr w:type="spellStart"/>
            <w:r w:rsidRPr="0061483A">
              <w:t>pENTR</w:t>
            </w:r>
            <w:proofErr w:type="spellEnd"/>
            <w:r w:rsidRPr="0061483A">
              <w:t xml:space="preserve">™/D-TOPO® </w:t>
            </w:r>
          </w:p>
        </w:tc>
        <w:tc>
          <w:tcPr>
            <w:tcW w:w="3557" w:type="pct"/>
          </w:tcPr>
          <w:p w14:paraId="34BFE2E8" w14:textId="77777777" w:rsidR="006E0A73" w:rsidRPr="0061483A" w:rsidRDefault="006E0A73" w:rsidP="00405AE5">
            <w:pPr>
              <w:pStyle w:val="MDPI41tablecaption"/>
              <w:spacing w:before="0" w:after="0" w:line="240" w:lineRule="auto"/>
              <w:ind w:left="57" w:right="5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61483A">
              <w:rPr>
                <w:lang w:val="en-GB"/>
              </w:rPr>
              <w:t xml:space="preserve">Invitrogen Thermo Fisher Scientific (Carlsbad, USA) </w:t>
            </w:r>
          </w:p>
        </w:tc>
      </w:tr>
      <w:tr w:rsidR="006E0A73" w:rsidRPr="006E0A73" w14:paraId="5094CB65" w14:textId="77777777" w:rsidTr="00405AE5">
        <w:trPr>
          <w:trHeight w:val="283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443" w:type="pct"/>
          </w:tcPr>
          <w:p w14:paraId="3F48CF74" w14:textId="77777777" w:rsidR="006E0A73" w:rsidRPr="0061483A" w:rsidRDefault="006E0A73" w:rsidP="00405AE5">
            <w:pPr>
              <w:pStyle w:val="MDPI41tablecaption"/>
              <w:spacing w:before="0" w:after="0" w:line="240" w:lineRule="auto"/>
              <w:ind w:left="57" w:right="57"/>
              <w:jc w:val="left"/>
            </w:pPr>
            <w:r w:rsidRPr="0061483A">
              <w:t>pUBQ10-Dest</w:t>
            </w:r>
          </w:p>
        </w:tc>
        <w:tc>
          <w:tcPr>
            <w:tcW w:w="3557" w:type="pct"/>
          </w:tcPr>
          <w:p w14:paraId="674B58A6" w14:textId="77777777" w:rsidR="006E0A73" w:rsidRPr="0061483A" w:rsidRDefault="00F01389" w:rsidP="00405AE5">
            <w:pPr>
              <w:pStyle w:val="MDPI41tablecaption"/>
              <w:spacing w:before="0" w:after="0" w:line="240" w:lineRule="auto"/>
              <w:ind w:left="57" w:right="57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Wanke&lt;/Author&gt;&lt;Year&gt;2011&lt;/Year&gt;&lt;RecNum&gt;313&lt;/RecNum&gt;&lt;DisplayText&gt;[1]&lt;/DisplayText&gt;&lt;record&gt;&lt;rec-number&gt;313&lt;/rec-number&gt;&lt;foreign-keys&gt;&lt;key app="EN" db-id="wdprt9fs4azft3esrss5vwt85wd9fp2w5wa0" timestamp="1630944359"&gt;313&lt;/key&gt;&lt;/foreign-keys&gt;&lt;ref-type name="Journal Article"&gt;17&lt;/ref-type&gt;&lt;contributors&gt;&lt;authors&gt;&lt;author&gt;Wanke, Dierk&lt;/author&gt;&lt;author&gt;Hohenstatt, Mareike L.&lt;/author&gt;&lt;author&gt;Dynowski, Marek&lt;/author&gt;&lt;author&gt;Bloss, Ulrich&lt;/author&gt;&lt;author&gt;Hecker, Andreas&lt;/author&gt;&lt;author&gt;Elgass, Kirstin&lt;/author&gt;&lt;author&gt;Hummel, Sabine&lt;/author&gt;&lt;author&gt;Hahn, Achim&lt;/author&gt;&lt;author&gt;Caesar, Katharina&lt;/author&gt;&lt;author&gt;Schleifenbaum, Frank&lt;/author&gt;&lt;author&gt;Harter, Klaus&lt;/author&gt;&lt;author&gt;Berendzen, Kenneth W.&lt;/author&gt;&lt;/authors&gt;&lt;/contributors&gt;&lt;titles&gt;&lt;title&gt;Alanine Zipper-Like Coiled-Coil Domains Are Necessary for Homotypic Dimerization of Plant GAGA-Factors in the Nucleus and Nucleolus&lt;/title&gt;&lt;secondary-title&gt;PLOS ONE&lt;/secondary-title&gt;&lt;/titles&gt;&lt;periodical&gt;&lt;full-title&gt;PLoS One&lt;/full-title&gt;&lt;/periodical&gt;&lt;pages&gt;e16070&lt;/pages&gt;&lt;volume&gt;6&lt;/volume&gt;&lt;number&gt;2&lt;/number&gt;&lt;dates&gt;&lt;year&gt;2011&lt;/year&gt;&lt;/dates&gt;&lt;publisher&gt;Public Library of Science&lt;/publisher&gt;&lt;urls&gt;&lt;related-urls&gt;&lt;url&gt;https://doi.org/10.1371/journal.pone.0016070&lt;/url&gt;&lt;/related-urls&gt;&lt;/urls&gt;&lt;electronic-resource-num&gt;10.1371/journal.pone.0016070&lt;/electronic-resource-num&gt;&lt;/record&gt;&lt;/Cite&gt;&lt;/EndNote&gt;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1]</w:t>
            </w:r>
            <w:r>
              <w:rPr>
                <w:lang w:val="en-GB"/>
              </w:rPr>
              <w:fldChar w:fldCharType="end"/>
            </w:r>
          </w:p>
        </w:tc>
      </w:tr>
      <w:tr w:rsidR="006E0A73" w:rsidRPr="0061483A" w14:paraId="7C3632CD" w14:textId="77777777" w:rsidTr="00405A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443" w:type="pct"/>
          </w:tcPr>
          <w:p w14:paraId="774BBB87" w14:textId="77777777" w:rsidR="006E0A73" w:rsidRPr="0061483A" w:rsidRDefault="006E0A73" w:rsidP="00405AE5">
            <w:pPr>
              <w:pStyle w:val="MDPI41tablecaption"/>
              <w:spacing w:before="0" w:after="0" w:line="240" w:lineRule="auto"/>
              <w:ind w:left="57" w:right="57"/>
            </w:pPr>
            <w:r w:rsidRPr="0061483A">
              <w:t xml:space="preserve">pMDC107 </w:t>
            </w:r>
          </w:p>
        </w:tc>
        <w:tc>
          <w:tcPr>
            <w:tcW w:w="3557" w:type="pct"/>
          </w:tcPr>
          <w:p w14:paraId="2F662214" w14:textId="77777777" w:rsidR="006E0A73" w:rsidRPr="0061483A" w:rsidRDefault="00F01389" w:rsidP="00405AE5">
            <w:pPr>
              <w:pStyle w:val="MDPI41tablecaption"/>
              <w:spacing w:before="0" w:after="0" w:line="240" w:lineRule="auto"/>
              <w:ind w:left="57" w:right="5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fldChar w:fldCharType="begin"/>
            </w:r>
            <w:r>
              <w:instrText xml:space="preserve"> ADDIN EN.CITE &lt;EndNote&gt;&lt;Cite&gt;&lt;Author&gt;Curtis&lt;/Author&gt;&lt;Year&gt;2003&lt;/Year&gt;&lt;RecNum&gt;263&lt;/RecNum&gt;&lt;DisplayText&gt;[2]&lt;/DisplayText&gt;&lt;record&gt;&lt;rec-number&gt;263&lt;/rec-number&gt;&lt;foreign-keys&gt;&lt;key app="EN" db-id="wdprt9fs4azft3esrss5vwt85wd9fp2w5wa0" timestamp="1630918900"&gt;263&lt;/key&gt;&lt;/foreign-keys&gt;&lt;ref-type name="Journal Article"&gt;17&lt;/ref-type&gt;&lt;contributors&gt;&lt;authors&gt;&lt;author&gt;Curtis, Mark D.&lt;/author&gt;&lt;author&gt;Grossniklaus, Ueli&lt;/author&gt;&lt;/authors&gt;&lt;/contributors&gt;&lt;titles&gt;&lt;title&gt;A Gateway Cloning Vector Set for High-Throughput Functional Analysis of Genes in Planta&lt;/title&gt;&lt;secondary-title&gt;Plant Physiology&lt;/secondary-title&gt;&lt;/titles&gt;&lt;periodical&gt;&lt;full-title&gt;Plant Physiology&lt;/full-title&gt;&lt;/periodical&gt;&lt;pages&gt;462-469&lt;/pages&gt;&lt;volume&gt;133&lt;/volume&gt;&lt;number&gt;2&lt;/number&gt;&lt;dates&gt;&lt;year&gt;2003&lt;/year&gt;&lt;/dates&gt;&lt;urls&gt;&lt;related-urls&gt;&lt;url&gt;http://www.plantphysiol.org/content/plantphysiol/133/2/462.full.pdf&lt;/url&gt;&lt;url&gt;https://www.ncbi.nlm.nih.gov/pmc/articles/PMC523872/pdf/1330462.pdf&lt;/url&gt;&lt;/related-urls&gt;&lt;/urls&gt;&lt;electronic-resource-num&gt;10.1104/pp.103.02797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]</w:t>
            </w:r>
            <w:r>
              <w:fldChar w:fldCharType="end"/>
            </w:r>
            <w:r w:rsidR="006E0A73" w:rsidRPr="0061483A">
              <w:t xml:space="preserve"> </w:t>
            </w:r>
          </w:p>
        </w:tc>
      </w:tr>
      <w:tr w:rsidR="006E0A73" w:rsidRPr="0061483A" w14:paraId="713ED20E" w14:textId="77777777" w:rsidTr="00405AE5">
        <w:trPr>
          <w:trHeight w:val="232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443" w:type="pct"/>
          </w:tcPr>
          <w:p w14:paraId="4647E4FF" w14:textId="77777777" w:rsidR="006E0A73" w:rsidRPr="0061483A" w:rsidRDefault="006E0A73" w:rsidP="00405AE5">
            <w:pPr>
              <w:pStyle w:val="MDPI41tablecaption"/>
              <w:spacing w:before="0" w:after="0" w:line="240" w:lineRule="auto"/>
              <w:ind w:left="57" w:right="57"/>
            </w:pPr>
            <w:r w:rsidRPr="0061483A">
              <w:t>pH7FWG2,0-Dest</w:t>
            </w:r>
          </w:p>
        </w:tc>
        <w:tc>
          <w:tcPr>
            <w:tcW w:w="3557" w:type="pct"/>
          </w:tcPr>
          <w:p w14:paraId="4F28F4A9" w14:textId="77777777" w:rsidR="006E0A73" w:rsidRPr="0061483A" w:rsidRDefault="00F01389" w:rsidP="00405AE5">
            <w:pPr>
              <w:pStyle w:val="MDPI41tablecaption"/>
              <w:spacing w:before="0" w:after="0" w:line="240" w:lineRule="auto"/>
              <w:ind w:left="57" w:right="5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fldChar w:fldCharType="begin">
                <w:fldData xml:space="preserve">PEVuZE5vdGU+PENpdGU+PEF1dGhvcj5LYXJpbWk8L0F1dGhvcj48WWVhcj4yMDAyPC9ZZWFyPjxS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LYXJpbWk8L0F1dGhvcj48WWVhcj4yMDAyPC9ZZWFyPjxS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3]</w:t>
            </w:r>
            <w:r>
              <w:fldChar w:fldCharType="end"/>
            </w:r>
            <w:r w:rsidR="006E0A73" w:rsidRPr="0061483A">
              <w:t xml:space="preserve"> </w:t>
            </w:r>
          </w:p>
        </w:tc>
      </w:tr>
      <w:tr w:rsidR="006E0A73" w:rsidRPr="0061483A" w14:paraId="089C83E0" w14:textId="77777777" w:rsidTr="00405A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2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443" w:type="pct"/>
          </w:tcPr>
          <w:p w14:paraId="120D5B0D" w14:textId="77777777" w:rsidR="006E0A73" w:rsidRPr="0061483A" w:rsidRDefault="006E0A73" w:rsidP="00405AE5">
            <w:pPr>
              <w:pStyle w:val="MDPI41tablecaption"/>
              <w:spacing w:before="0" w:after="0" w:line="240" w:lineRule="auto"/>
              <w:ind w:left="57" w:right="57"/>
            </w:pPr>
            <w:r w:rsidRPr="0061483A">
              <w:t>pB7RWG2,0-Dest</w:t>
            </w:r>
          </w:p>
        </w:tc>
        <w:tc>
          <w:tcPr>
            <w:tcW w:w="3557" w:type="pct"/>
          </w:tcPr>
          <w:p w14:paraId="256AADDB" w14:textId="77777777" w:rsidR="006E0A73" w:rsidRPr="0061483A" w:rsidRDefault="00F01389" w:rsidP="00405AE5">
            <w:pPr>
              <w:pStyle w:val="MDPI41tablecaption"/>
              <w:spacing w:before="0" w:after="0" w:line="240" w:lineRule="auto"/>
              <w:ind w:left="57" w:right="5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fldChar w:fldCharType="begin">
                <w:fldData xml:space="preserve">PEVuZE5vdGU+PENpdGU+PEF1dGhvcj5LYXJpbWk8L0F1dGhvcj48WWVhcj4yMDAyPC9ZZWFyPjxS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LYXJpbWk8L0F1dGhvcj48WWVhcj4yMDAyPC9ZZWFyPjxS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3]</w:t>
            </w:r>
            <w:r>
              <w:fldChar w:fldCharType="end"/>
            </w:r>
          </w:p>
        </w:tc>
      </w:tr>
      <w:tr w:rsidR="006E0A73" w:rsidRPr="0061483A" w14:paraId="19A75053" w14:textId="77777777" w:rsidTr="00405AE5">
        <w:trPr>
          <w:trHeight w:val="233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443" w:type="pct"/>
          </w:tcPr>
          <w:p w14:paraId="777BEFA1" w14:textId="77777777" w:rsidR="006E0A73" w:rsidRPr="0061483A" w:rsidRDefault="006E0A73" w:rsidP="00405AE5">
            <w:pPr>
              <w:pStyle w:val="MDPI41tablecaption"/>
              <w:spacing w:before="0" w:after="0" w:line="240" w:lineRule="auto"/>
              <w:ind w:left="57" w:right="57"/>
            </w:pPr>
            <w:r w:rsidRPr="0061483A">
              <w:t>pFRETgc-2in1-CC</w:t>
            </w:r>
          </w:p>
        </w:tc>
        <w:tc>
          <w:tcPr>
            <w:tcW w:w="3557" w:type="pct"/>
          </w:tcPr>
          <w:p w14:paraId="68A4E9B9" w14:textId="77777777" w:rsidR="006E0A73" w:rsidRPr="0061483A" w:rsidRDefault="00F01389" w:rsidP="00405AE5">
            <w:pPr>
              <w:pStyle w:val="MDPI41tablecaption"/>
              <w:spacing w:before="0" w:after="0" w:line="240" w:lineRule="auto"/>
              <w:ind w:left="57" w:right="5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fldChar w:fldCharType="begin">
                <w:fldData xml:space="preserve">PEVuZE5vdGU+PENpdGU+PEF1dGhvcj5IZWNrZXI8L0F1dGhvcj48WWVhcj4yMDE1PC9ZZWFyPjxS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ZWNrZXI8L0F1dGhvcj48WWVhcj4yMDE1PC9ZZWFyPjxS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4]</w:t>
            </w:r>
            <w:r>
              <w:fldChar w:fldCharType="end"/>
            </w:r>
          </w:p>
        </w:tc>
      </w:tr>
      <w:tr w:rsidR="006E0A73" w:rsidRPr="0061483A" w14:paraId="68B43587" w14:textId="77777777" w:rsidTr="00405A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2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443" w:type="pct"/>
          </w:tcPr>
          <w:p w14:paraId="42C14C21" w14:textId="77777777" w:rsidR="006E0A73" w:rsidRPr="0061483A" w:rsidRDefault="006E0A73" w:rsidP="00405AE5">
            <w:pPr>
              <w:pStyle w:val="MDPI41tablecaption"/>
              <w:spacing w:before="0" w:after="0" w:line="240" w:lineRule="auto"/>
              <w:ind w:left="57" w:right="57"/>
            </w:pPr>
            <w:r w:rsidRPr="0061483A">
              <w:t>pBiFCt-2in1-CC</w:t>
            </w:r>
          </w:p>
        </w:tc>
        <w:tc>
          <w:tcPr>
            <w:tcW w:w="3557" w:type="pct"/>
          </w:tcPr>
          <w:p w14:paraId="0C926EE0" w14:textId="77777777" w:rsidR="006E0A73" w:rsidRPr="0061483A" w:rsidRDefault="00F01389" w:rsidP="00405AE5">
            <w:pPr>
              <w:pStyle w:val="MDPI41tablecaption"/>
              <w:spacing w:before="0" w:after="0" w:line="240" w:lineRule="auto"/>
              <w:ind w:left="57" w:right="5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fldChar w:fldCharType="begin"/>
            </w:r>
            <w:r>
              <w:instrText xml:space="preserve"> ADDIN EN.CITE &lt;EndNote&gt;&lt;Cite&gt;&lt;Author&gt;Grefen&lt;/Author&gt;&lt;Year&gt;2012&lt;/Year&gt;&lt;RecNum&gt;22&lt;/RecNum&gt;&lt;DisplayText&gt;[5]&lt;/DisplayText&gt;&lt;record&gt;&lt;rec-number&gt;22&lt;/rec-number&gt;&lt;foreign-keys&gt;&lt;key app="EN" db-id="wdprt9fs4azft3esrss5vwt85wd9fp2w5wa0" timestamp="1630918878"&gt;22&lt;/key&gt;&lt;/foreign-keys&gt;&lt;ref-type name="Journal Article"&gt;17&lt;/ref-type&gt;&lt;contributors&gt;&lt;authors&gt;&lt;author&gt;Grefen, C.&lt;/author&gt;&lt;author&gt;Blatt, M. R.&lt;/author&gt;&lt;/authors&gt;&lt;/contributors&gt;&lt;auth-address&gt;Laboratory of Plant Physiology and Biophysics, Institute of Molecular Cell and Systems Biology, University of Glasgow, Glasgow, UK.&lt;/auth-address&gt;&lt;titles&gt;&lt;title&gt;A 2in1 cloning system enables ratiometric bimolecular fluorescence complementation (rBiFC)&lt;/title&gt;&lt;secondary-title&gt;Biotechniques&lt;/secondary-title&gt;&lt;/titles&gt;&lt;periodical&gt;&lt;full-title&gt;Biotechniques&lt;/full-title&gt;&lt;/periodical&gt;&lt;pages&gt;311-14&lt;/pages&gt;&lt;volume&gt;53&lt;/volume&gt;&lt;number&gt;5&lt;/number&gt;&lt;edition&gt;2012/10/17&lt;/edition&gt;&lt;keywords&gt;&lt;keyword&gt;Agrobacterium/genetics&lt;/keyword&gt;&lt;keyword&gt;Cloning, Molecular/*methods&lt;/keyword&gt;&lt;keyword&gt;Fluorescence&lt;/keyword&gt;&lt;keyword&gt;Gene Expression&lt;/keyword&gt;&lt;keyword&gt;Genetic Complementation Test&lt;/keyword&gt;&lt;keyword&gt;*Genetic Vectors&lt;/keyword&gt;&lt;keyword&gt;Green Fluorescent Proteins/metabolism&lt;/keyword&gt;&lt;keyword&gt;Protein Binding&lt;/keyword&gt;&lt;keyword&gt;*Protein Engineering&lt;/keyword&gt;&lt;keyword&gt;Proteins/metabolism&lt;/keyword&gt;&lt;keyword&gt;Tobacco&lt;/keyword&gt;&lt;/keywords&gt;&lt;dates&gt;&lt;year&gt;2012&lt;/year&gt;&lt;pub-dates&gt;&lt;date&gt;Oct 2&lt;/date&gt;&lt;/pub-dates&gt;&lt;/dates&gt;&lt;isbn&gt;1940-9818 (Electronic)&amp;#xD;0736-6205 (Linking)&lt;/isbn&gt;&lt;accession-num&gt;23066669&lt;/accession-num&gt;&lt;urls&gt;&lt;related-urls&gt;&lt;url&gt;https://www.ncbi.nlm.nih.gov/pubmed/23066669&lt;/url&gt;&lt;/related-urls&gt;&lt;/urls&gt;&lt;electronic-resource-num&gt;10.2144/00011394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]</w:t>
            </w:r>
            <w:r>
              <w:fldChar w:fldCharType="end"/>
            </w:r>
          </w:p>
        </w:tc>
      </w:tr>
      <w:tr w:rsidR="006E0A73" w:rsidRPr="00A23513" w14:paraId="7F307375" w14:textId="77777777" w:rsidTr="00405AE5">
        <w:trPr>
          <w:trHeight w:val="33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443" w:type="pct"/>
          </w:tcPr>
          <w:p w14:paraId="6476780C" w14:textId="77777777" w:rsidR="006E0A73" w:rsidRPr="0061483A" w:rsidRDefault="006E0A73" w:rsidP="00405AE5">
            <w:pPr>
              <w:pStyle w:val="MDPI41tablecaption"/>
              <w:spacing w:before="0" w:after="0" w:line="240" w:lineRule="auto"/>
              <w:ind w:left="57" w:right="57"/>
            </w:pPr>
            <w:r w:rsidRPr="0061483A">
              <w:t>pDONR221-P1P4</w:t>
            </w:r>
          </w:p>
        </w:tc>
        <w:tc>
          <w:tcPr>
            <w:tcW w:w="3557" w:type="pct"/>
          </w:tcPr>
          <w:p w14:paraId="2FE855CD" w14:textId="77777777" w:rsidR="006E0A73" w:rsidRPr="0061483A" w:rsidRDefault="006E0A73" w:rsidP="00405AE5">
            <w:pPr>
              <w:pStyle w:val="MDPI41tablecaption"/>
              <w:spacing w:before="0" w:after="0" w:line="240" w:lineRule="auto"/>
              <w:ind w:left="57" w:right="5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61483A">
              <w:rPr>
                <w:lang w:val="en-GB"/>
              </w:rPr>
              <w:t xml:space="preserve">Invitrogen Thermo Fisher Scientific (Carlsbad, USA) </w:t>
            </w:r>
          </w:p>
        </w:tc>
      </w:tr>
      <w:tr w:rsidR="006E0A73" w:rsidRPr="00A23513" w14:paraId="7DBE9C91" w14:textId="77777777" w:rsidTr="00405A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1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443" w:type="pct"/>
          </w:tcPr>
          <w:p w14:paraId="00CA557B" w14:textId="77777777" w:rsidR="006E0A73" w:rsidRPr="0061483A" w:rsidRDefault="006E0A73" w:rsidP="00405AE5">
            <w:pPr>
              <w:pStyle w:val="MDPI41tablecaption"/>
              <w:spacing w:before="0" w:after="0" w:line="240" w:lineRule="auto"/>
              <w:ind w:left="57" w:right="57"/>
            </w:pPr>
            <w:r w:rsidRPr="0061483A">
              <w:t>pDONR221-P3P2</w:t>
            </w:r>
          </w:p>
        </w:tc>
        <w:tc>
          <w:tcPr>
            <w:tcW w:w="3557" w:type="pct"/>
          </w:tcPr>
          <w:p w14:paraId="6D3DFA77" w14:textId="77777777" w:rsidR="006E0A73" w:rsidRPr="0061483A" w:rsidRDefault="006E0A73" w:rsidP="00405AE5">
            <w:pPr>
              <w:pStyle w:val="MDPI41tablecaption"/>
              <w:spacing w:before="0" w:after="0" w:line="240" w:lineRule="auto"/>
              <w:ind w:left="57" w:right="5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61483A">
              <w:rPr>
                <w:lang w:val="en-GB"/>
              </w:rPr>
              <w:t xml:space="preserve">Invitrogen Thermo Fisher Scientific (Carlsbad, USA) </w:t>
            </w:r>
          </w:p>
        </w:tc>
      </w:tr>
      <w:tr w:rsidR="006E0A73" w:rsidRPr="0061483A" w14:paraId="6A575E66" w14:textId="77777777" w:rsidTr="00405AE5">
        <w:trPr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443" w:type="pct"/>
          </w:tcPr>
          <w:p w14:paraId="14895D4A" w14:textId="77777777" w:rsidR="006E0A73" w:rsidRPr="0061483A" w:rsidRDefault="006E0A73" w:rsidP="00405AE5">
            <w:pPr>
              <w:pStyle w:val="MDPI41tablecaption"/>
              <w:spacing w:before="0" w:after="0" w:line="240" w:lineRule="auto"/>
              <w:ind w:left="57" w:right="57"/>
            </w:pPr>
            <w:r w:rsidRPr="0061483A">
              <w:t xml:space="preserve">pENTR-L1-GentR-L4 </w:t>
            </w:r>
          </w:p>
        </w:tc>
        <w:tc>
          <w:tcPr>
            <w:tcW w:w="3557" w:type="pct"/>
          </w:tcPr>
          <w:p w14:paraId="74CCA809" w14:textId="77777777" w:rsidR="006E0A73" w:rsidRPr="0061483A" w:rsidRDefault="00F01389" w:rsidP="00405AE5">
            <w:pPr>
              <w:pStyle w:val="MDPI41tablecaption"/>
              <w:spacing w:before="0" w:after="0" w:line="240" w:lineRule="auto"/>
              <w:ind w:left="57" w:right="5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fldChar w:fldCharType="begin"/>
            </w:r>
            <w:r>
              <w:instrText xml:space="preserve"> ADDIN EN.CITE &lt;EndNote&gt;&lt;Cite&gt;&lt;Author&gt;Grefen&lt;/Author&gt;&lt;Year&gt;2012&lt;/Year&gt;&lt;RecNum&gt;22&lt;/RecNum&gt;&lt;DisplayText&gt;[5]&lt;/DisplayText&gt;&lt;record&gt;&lt;rec-number&gt;22&lt;/rec-number&gt;&lt;foreign-keys&gt;&lt;key app="EN" db-id="wdprt9fs4azft3esrss5vwt85wd9fp2w5wa0" timestamp="1630918878"&gt;22&lt;/key&gt;&lt;/foreign-keys&gt;&lt;ref-type name="Journal Article"&gt;17&lt;/ref-type&gt;&lt;contributors&gt;&lt;authors&gt;&lt;author&gt;Grefen, C.&lt;/author&gt;&lt;author&gt;Blatt, M. R.&lt;/author&gt;&lt;/authors&gt;&lt;/contributors&gt;&lt;auth-address&gt;Laboratory of Plant Physiology and Biophysics, Institute of Molecular Cell and Systems Biology, University of Glasgow, Glasgow, UK.&lt;/auth-address&gt;&lt;titles&gt;&lt;title&gt;A 2in1 cloning system enables ratiometric bimolecular fluorescence complementation (rBiFC)&lt;/title&gt;&lt;secondary-title&gt;Biotechniques&lt;/secondary-title&gt;&lt;/titles&gt;&lt;periodical&gt;&lt;full-title&gt;Biotechniques&lt;/full-title&gt;&lt;/periodical&gt;&lt;pages&gt;311-14&lt;/pages&gt;&lt;volume&gt;53&lt;/volume&gt;&lt;number&gt;5&lt;/number&gt;&lt;edition&gt;2012/10/17&lt;/edition&gt;&lt;keywords&gt;&lt;keyword&gt;Agrobacterium/genetics&lt;/keyword&gt;&lt;keyword&gt;Cloning, Molecular/*methods&lt;/keyword&gt;&lt;keyword&gt;Fluorescence&lt;/keyword&gt;&lt;keyword&gt;Gene Expression&lt;/keyword&gt;&lt;keyword&gt;Genetic Complementation Test&lt;/keyword&gt;&lt;keyword&gt;*Genetic Vectors&lt;/keyword&gt;&lt;keyword&gt;Green Fluorescent Proteins/metabolism&lt;/keyword&gt;&lt;keyword&gt;Protein Binding&lt;/keyword&gt;&lt;keyword&gt;*Protein Engineering&lt;/keyword&gt;&lt;keyword&gt;Proteins/metabolism&lt;/keyword&gt;&lt;keyword&gt;Tobacco&lt;/keyword&gt;&lt;/keywords&gt;&lt;dates&gt;&lt;year&gt;2012&lt;/year&gt;&lt;pub-dates&gt;&lt;date&gt;Oct 2&lt;/date&gt;&lt;/pub-dates&gt;&lt;/dates&gt;&lt;isbn&gt;1940-9818 (Electronic)&amp;#xD;0736-6205 (Linking)&lt;/isbn&gt;&lt;accession-num&gt;23066669&lt;/accession-num&gt;&lt;urls&gt;&lt;related-urls&gt;&lt;url&gt;https://www.ncbi.nlm.nih.gov/pubmed/23066669&lt;/url&gt;&lt;/related-urls&gt;&lt;/urls&gt;&lt;electronic-resource-num&gt;10.2144/00011394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]</w:t>
            </w:r>
            <w:r>
              <w:fldChar w:fldCharType="end"/>
            </w:r>
          </w:p>
        </w:tc>
      </w:tr>
      <w:tr w:rsidR="006E0A73" w:rsidRPr="00A23513" w14:paraId="0617A66F" w14:textId="77777777" w:rsidTr="00405A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443" w:type="pct"/>
          </w:tcPr>
          <w:p w14:paraId="34CD5615" w14:textId="77777777" w:rsidR="006E0A73" w:rsidRPr="0061483A" w:rsidRDefault="006E0A73" w:rsidP="00405AE5">
            <w:pPr>
              <w:pStyle w:val="MDPI41tablecaption"/>
              <w:spacing w:before="0" w:after="0" w:line="240" w:lineRule="auto"/>
              <w:ind w:left="57" w:right="57"/>
            </w:pPr>
            <w:bookmarkStart w:id="1" w:name="_Hlk77088678"/>
            <w:r w:rsidRPr="0061483A">
              <w:t xml:space="preserve">pB7FWG2,0-DXS </w:t>
            </w:r>
            <w:bookmarkEnd w:id="1"/>
          </w:p>
        </w:tc>
        <w:tc>
          <w:tcPr>
            <w:tcW w:w="3557" w:type="pct"/>
          </w:tcPr>
          <w:p w14:paraId="446C341A" w14:textId="77777777" w:rsidR="006E0A73" w:rsidRPr="0061483A" w:rsidRDefault="006E0A73" w:rsidP="00405AE5">
            <w:pPr>
              <w:pStyle w:val="MDPI41tablecaption"/>
              <w:spacing w:before="0" w:after="0" w:line="240" w:lineRule="auto"/>
              <w:ind w:left="57" w:right="5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61483A">
              <w:rPr>
                <w:lang w:val="en-GB"/>
              </w:rPr>
              <w:t xml:space="preserve">Gift from Manuel Rodriguez-Concepcion; </w:t>
            </w:r>
            <w:r w:rsidR="00F01389">
              <w:rPr>
                <w:lang w:val="en-GB"/>
              </w:rPr>
              <w:fldChar w:fldCharType="begin">
                <w:fldData xml:space="preserve">PEVuZE5vdGU+PENpdGU+PEF1dGhvcj5QZXJlbGxvPC9BdXRob3I+PFllYXI+MjAxNjwvWWVhcj48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</w:fldData>
              </w:fldChar>
            </w:r>
            <w:r w:rsidR="00F01389">
              <w:rPr>
                <w:lang w:val="en-GB"/>
              </w:rPr>
              <w:instrText xml:space="preserve"> ADDIN EN.CITE </w:instrText>
            </w:r>
            <w:r w:rsidR="00F01389">
              <w:rPr>
                <w:lang w:val="en-GB"/>
              </w:rPr>
              <w:fldChar w:fldCharType="begin">
                <w:fldData xml:space="preserve">PEVuZE5vdGU+PENpdGU+PEF1dGhvcj5QZXJlbGxvPC9BdXRob3I+PFllYXI+MjAxNjwvWWVhcj48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</w:fldData>
              </w:fldChar>
            </w:r>
            <w:r w:rsidR="00F01389">
              <w:rPr>
                <w:lang w:val="en-GB"/>
              </w:rPr>
              <w:instrText xml:space="preserve"> ADDIN EN.CITE.DATA </w:instrText>
            </w:r>
            <w:r w:rsidR="00F01389">
              <w:rPr>
                <w:lang w:val="en-GB"/>
              </w:rPr>
            </w:r>
            <w:r w:rsidR="00F01389">
              <w:rPr>
                <w:lang w:val="en-GB"/>
              </w:rPr>
              <w:fldChar w:fldCharType="end"/>
            </w:r>
            <w:r w:rsidR="00F01389">
              <w:rPr>
                <w:lang w:val="en-GB"/>
              </w:rPr>
            </w:r>
            <w:r w:rsidR="00F01389">
              <w:rPr>
                <w:lang w:val="en-GB"/>
              </w:rPr>
              <w:fldChar w:fldCharType="separate"/>
            </w:r>
            <w:r w:rsidR="00F01389">
              <w:rPr>
                <w:noProof/>
                <w:lang w:val="en-GB"/>
              </w:rPr>
              <w:t>[6]</w:t>
            </w:r>
            <w:r w:rsidR="00F01389">
              <w:rPr>
                <w:lang w:val="en-GB"/>
              </w:rPr>
              <w:fldChar w:fldCharType="end"/>
            </w:r>
          </w:p>
        </w:tc>
      </w:tr>
      <w:tr w:rsidR="006E0A73" w:rsidRPr="00A23513" w14:paraId="77E49C8A" w14:textId="77777777" w:rsidTr="00405AE5">
        <w:trPr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443" w:type="pct"/>
          </w:tcPr>
          <w:p w14:paraId="5458B3C2" w14:textId="77777777" w:rsidR="006E0A73" w:rsidRPr="0061483A" w:rsidRDefault="006E0A73" w:rsidP="00405AE5">
            <w:pPr>
              <w:pStyle w:val="MDPI41tablecaption"/>
              <w:spacing w:before="0" w:after="0" w:line="240" w:lineRule="auto"/>
              <w:ind w:left="57" w:right="57"/>
            </w:pPr>
            <w:r w:rsidRPr="0061483A">
              <w:t xml:space="preserve">pB7FWG2,0-DXR </w:t>
            </w:r>
          </w:p>
        </w:tc>
        <w:tc>
          <w:tcPr>
            <w:tcW w:w="3557" w:type="pct"/>
          </w:tcPr>
          <w:p w14:paraId="69F50599" w14:textId="77777777" w:rsidR="006E0A73" w:rsidRPr="0061483A" w:rsidRDefault="006E0A73" w:rsidP="00405AE5">
            <w:pPr>
              <w:pStyle w:val="MDPI41tablecaption"/>
              <w:spacing w:before="0" w:after="0" w:line="240" w:lineRule="auto"/>
              <w:ind w:left="57" w:right="5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61483A">
              <w:rPr>
                <w:lang w:val="en-GB"/>
              </w:rPr>
              <w:t xml:space="preserve">Gift from Manuel Rodriguez-Concepcion; </w:t>
            </w:r>
            <w:r w:rsidR="00F01389">
              <w:rPr>
                <w:lang w:val="en-GB"/>
              </w:rPr>
              <w:fldChar w:fldCharType="begin">
                <w:fldData xml:space="preserve">PEVuZE5vdGU+PENpdGU+PEF1dGhvcj5QZXJlbGxvPC9BdXRob3I+PFllYXI+MjAxNjwvWWVhcj48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</w:fldData>
              </w:fldChar>
            </w:r>
            <w:r w:rsidR="00F01389">
              <w:rPr>
                <w:lang w:val="en-GB"/>
              </w:rPr>
              <w:instrText xml:space="preserve"> ADDIN EN.CITE </w:instrText>
            </w:r>
            <w:r w:rsidR="00F01389">
              <w:rPr>
                <w:lang w:val="en-GB"/>
              </w:rPr>
              <w:fldChar w:fldCharType="begin">
                <w:fldData xml:space="preserve">PEVuZE5vdGU+PENpdGU+PEF1dGhvcj5QZXJlbGxvPC9BdXRob3I+PFllYXI+MjAxNjwvWWVhcj48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</w:fldData>
              </w:fldChar>
            </w:r>
            <w:r w:rsidR="00F01389">
              <w:rPr>
                <w:lang w:val="en-GB"/>
              </w:rPr>
              <w:instrText xml:space="preserve"> ADDIN EN.CITE.DATA </w:instrText>
            </w:r>
            <w:r w:rsidR="00F01389">
              <w:rPr>
                <w:lang w:val="en-GB"/>
              </w:rPr>
            </w:r>
            <w:r w:rsidR="00F01389">
              <w:rPr>
                <w:lang w:val="en-GB"/>
              </w:rPr>
              <w:fldChar w:fldCharType="end"/>
            </w:r>
            <w:r w:rsidR="00F01389">
              <w:rPr>
                <w:lang w:val="en-GB"/>
              </w:rPr>
            </w:r>
            <w:r w:rsidR="00F01389">
              <w:rPr>
                <w:lang w:val="en-GB"/>
              </w:rPr>
              <w:fldChar w:fldCharType="separate"/>
            </w:r>
            <w:r w:rsidR="00F01389">
              <w:rPr>
                <w:noProof/>
                <w:lang w:val="en-GB"/>
              </w:rPr>
              <w:t>[6]</w:t>
            </w:r>
            <w:r w:rsidR="00F01389">
              <w:rPr>
                <w:lang w:val="en-GB"/>
              </w:rPr>
              <w:fldChar w:fldCharType="end"/>
            </w:r>
          </w:p>
        </w:tc>
      </w:tr>
      <w:tr w:rsidR="006E0A73" w:rsidRPr="0061483A" w14:paraId="2B24B0BC" w14:textId="77777777" w:rsidTr="00405A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443" w:type="pct"/>
          </w:tcPr>
          <w:p w14:paraId="185651CC" w14:textId="77777777" w:rsidR="006E0A73" w:rsidRPr="0061483A" w:rsidRDefault="00405AE5" w:rsidP="00405AE5">
            <w:pPr>
              <w:pStyle w:val="MDPI41tablecaption"/>
              <w:spacing w:before="0" w:after="0" w:line="240" w:lineRule="auto"/>
              <w:ind w:left="57" w:right="57"/>
              <w:jc w:val="left"/>
              <w:rPr>
                <w:lang w:val="en-GB"/>
              </w:rPr>
            </w:pPr>
            <w:r>
              <w:rPr>
                <w:lang w:val="en-GB"/>
              </w:rPr>
              <w:t xml:space="preserve">CD3-999 pt-rk </w:t>
            </w:r>
            <w:r w:rsidR="006E0A73" w:rsidRPr="0061483A">
              <w:rPr>
                <w:lang w:val="en-GB"/>
              </w:rPr>
              <w:t xml:space="preserve">(Plastids, mCherry) </w:t>
            </w:r>
          </w:p>
        </w:tc>
        <w:tc>
          <w:tcPr>
            <w:tcW w:w="3557" w:type="pct"/>
          </w:tcPr>
          <w:p w14:paraId="428CB5BB" w14:textId="77777777" w:rsidR="006E0A73" w:rsidRPr="0061483A" w:rsidRDefault="00F01389" w:rsidP="00405AE5">
            <w:pPr>
              <w:pStyle w:val="MDPI41tablecaption"/>
              <w:spacing w:before="0" w:after="0" w:line="240" w:lineRule="auto"/>
              <w:ind w:left="57" w:right="57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Nelson&lt;/Author&gt;&lt;Year&gt;2007&lt;/Year&gt;&lt;RecNum&gt;28&lt;/RecNum&gt;&lt;DisplayText&gt;[7]&lt;/DisplayText&gt;&lt;record&gt;&lt;rec-number&gt;28&lt;/rec-number&gt;&lt;foreign-keys&gt;&lt;key app="EN" db-id="wdprt9fs4azft3esrss5vwt85wd9fp2w5wa0" timestamp="1630918878"&gt;28&lt;/key&gt;&lt;/foreign-keys&gt;&lt;ref-type name="Journal Article"&gt;17&lt;/ref-type&gt;&lt;contributors&gt;&lt;authors&gt;&lt;author&gt;Nelson, B. K.&lt;/author&gt;&lt;author&gt;Cai, X.&lt;/author&gt;&lt;author&gt;Nebenfuhr, A.&lt;/author&gt;&lt;/authors&gt;&lt;/contributors&gt;&lt;auth-address&gt;Department of Biochemistry, Cellular and Molecular Biology, University of Tennessee, Knoxville, TN 37996-0840, USA.&lt;/auth-address&gt;&lt;titles&gt;&lt;title&gt;A multicolored set of in vivo organelle markers for co-localization studies in Arabidopsis and other plants&lt;/title&gt;&lt;secondary-title&gt;Plant J&lt;/secondary-title&gt;&lt;/titles&gt;&lt;periodical&gt;&lt;full-title&gt;Plant J&lt;/full-title&gt;&lt;/periodical&gt;&lt;pages&gt;1126-36&lt;/pages&gt;&lt;volume&gt;51&lt;/volume&gt;&lt;number&gt;6&lt;/number&gt;&lt;edition&gt;2007/08/02&lt;/edition&gt;&lt;keywords&gt;&lt;keyword&gt;Arabidopsis/*metabolism/ultrastructure&lt;/keyword&gt;&lt;keyword&gt;Arabidopsis Proteins/*analysis/classification/metabolism&lt;/keyword&gt;&lt;keyword&gt;Biomarkers/analysis&lt;/keyword&gt;&lt;keyword&gt;Luminescent Proteins/analysis&lt;/keyword&gt;&lt;keyword&gt;Organelles/*metabolism/ultrastructure&lt;/keyword&gt;&lt;keyword&gt;Plasmids/physiology&lt;/keyword&gt;&lt;keyword&gt;Protein Transport&lt;/keyword&gt;&lt;/keywords&gt;&lt;dates&gt;&lt;year&gt;2007&lt;/year&gt;&lt;pub-dates&gt;&lt;date&gt;Sep&lt;/date&gt;&lt;/pub-dates&gt;&lt;/dates&gt;&lt;isbn&gt;0960-7412 (Print)&amp;#xD;0960-7412 (Linking)&lt;/isbn&gt;&lt;accession-num&gt;17666025&lt;/accession-num&gt;&lt;urls&gt;&lt;related-urls&gt;&lt;url&gt;https://www.ncbi.nlm.nih.gov/pubmed/17666025&lt;/url&gt;&lt;/related-urls&gt;&lt;/urls&gt;&lt;electronic-resource-num&gt;10.1111/j.1365-313X.2007.03212.x&lt;/electronic-resource-num&gt;&lt;/record&gt;&lt;/Cite&gt;&lt;/EndNote&gt;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7]</w:t>
            </w:r>
            <w:r>
              <w:rPr>
                <w:lang w:val="en-GB"/>
              </w:rPr>
              <w:fldChar w:fldCharType="end"/>
            </w:r>
          </w:p>
        </w:tc>
      </w:tr>
    </w:tbl>
    <w:p w14:paraId="399CE20E" w14:textId="77777777" w:rsidR="00CE4BCA" w:rsidRPr="006E0A73" w:rsidRDefault="00CE4BCA" w:rsidP="006E0244">
      <w:pPr>
        <w:pStyle w:val="MDPI51figurecaption"/>
      </w:pPr>
    </w:p>
    <w:p w14:paraId="5299110C" w14:textId="77777777" w:rsidR="00F01389" w:rsidRDefault="00F01389" w:rsidP="006E0244">
      <w:pPr>
        <w:pStyle w:val="MDPI51figurecaption"/>
        <w:rPr>
          <w:lang w:val="en-GB"/>
        </w:rPr>
      </w:pPr>
    </w:p>
    <w:p w14:paraId="552FCAA8" w14:textId="77777777" w:rsidR="00F01389" w:rsidRDefault="00F01389" w:rsidP="006E0244">
      <w:pPr>
        <w:pStyle w:val="MDPI51figurecaption"/>
        <w:rPr>
          <w:lang w:val="en-GB"/>
        </w:rPr>
      </w:pPr>
    </w:p>
    <w:p w14:paraId="257E6BF2" w14:textId="77777777" w:rsidR="00F01389" w:rsidRPr="00F01389" w:rsidRDefault="00F01389" w:rsidP="00F01389">
      <w:pPr>
        <w:pStyle w:val="EndNoteBibliography"/>
        <w:spacing w:after="0"/>
        <w:ind w:left="720" w:hanging="720"/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Pr="00F01389">
        <w:t>1.</w:t>
      </w:r>
      <w:r w:rsidRPr="00F01389">
        <w:tab/>
        <w:t xml:space="preserve">Wanke, D.; Hohenstatt, M. L.; Dynowski, M.; Bloss, U.; Hecker, A.; Elgass, K.; Hummel, S.; Hahn, A.; Caesar, K.; Schleifenbaum, F.; Harter, K.; Berendzen, K. W., Alanine Zipper-Like Coiled-Coil Domains Are Necessary for Homotypic Dimerization of Plant GAGA-Factors in the Nucleus and Nucleolus. </w:t>
      </w:r>
      <w:r w:rsidRPr="00F01389">
        <w:rPr>
          <w:i/>
        </w:rPr>
        <w:t xml:space="preserve">PLOS ONE </w:t>
      </w:r>
      <w:r w:rsidRPr="00F01389">
        <w:rPr>
          <w:b/>
        </w:rPr>
        <w:t>2011,</w:t>
      </w:r>
      <w:r w:rsidRPr="00F01389">
        <w:t xml:space="preserve"> 6, (2), e16070.</w:t>
      </w:r>
    </w:p>
    <w:p w14:paraId="7DFFDF61" w14:textId="77777777" w:rsidR="00F01389" w:rsidRPr="00F01389" w:rsidRDefault="00F01389" w:rsidP="00F01389">
      <w:pPr>
        <w:pStyle w:val="EndNoteBibliography"/>
        <w:spacing w:after="0"/>
        <w:ind w:left="720" w:hanging="720"/>
      </w:pPr>
      <w:r w:rsidRPr="00F01389">
        <w:t>2.</w:t>
      </w:r>
      <w:r w:rsidRPr="00F01389">
        <w:tab/>
        <w:t xml:space="preserve">Curtis, M. D.; Grossniklaus, U., A Gateway Cloning Vector Set for High-Throughput Functional Analysis of Genes in Planta. </w:t>
      </w:r>
      <w:r w:rsidRPr="00F01389">
        <w:rPr>
          <w:i/>
        </w:rPr>
        <w:t xml:space="preserve">Plant Physiology </w:t>
      </w:r>
      <w:r w:rsidRPr="00F01389">
        <w:rPr>
          <w:b/>
        </w:rPr>
        <w:t>2003,</w:t>
      </w:r>
      <w:r w:rsidRPr="00F01389">
        <w:t xml:space="preserve"> 133, (2), 462-469.</w:t>
      </w:r>
    </w:p>
    <w:p w14:paraId="5C297C7B" w14:textId="77777777" w:rsidR="00F01389" w:rsidRPr="00F01389" w:rsidRDefault="00F01389" w:rsidP="00F01389">
      <w:pPr>
        <w:pStyle w:val="EndNoteBibliography"/>
        <w:spacing w:after="0"/>
        <w:ind w:left="720" w:hanging="720"/>
      </w:pPr>
      <w:r w:rsidRPr="00F01389">
        <w:t>3.</w:t>
      </w:r>
      <w:r w:rsidRPr="00F01389">
        <w:tab/>
        <w:t xml:space="preserve">Karimi, M.; Inzé, D.; Depicker, A., GATEWAY™ vectors for Agrobacterium-mediated plant transformation. </w:t>
      </w:r>
      <w:r w:rsidRPr="00F01389">
        <w:rPr>
          <w:i/>
        </w:rPr>
        <w:t xml:space="preserve">Trends in Plant Science </w:t>
      </w:r>
      <w:r w:rsidRPr="00F01389">
        <w:rPr>
          <w:b/>
        </w:rPr>
        <w:t>2002,</w:t>
      </w:r>
      <w:r w:rsidRPr="00F01389">
        <w:t xml:space="preserve"> 7, (5), 193-195.</w:t>
      </w:r>
    </w:p>
    <w:p w14:paraId="3E99586B" w14:textId="77777777" w:rsidR="00F01389" w:rsidRPr="00F01389" w:rsidRDefault="00F01389" w:rsidP="00F01389">
      <w:pPr>
        <w:pStyle w:val="EndNoteBibliography"/>
        <w:spacing w:after="0"/>
        <w:ind w:left="720" w:hanging="720"/>
      </w:pPr>
      <w:r w:rsidRPr="00F01389">
        <w:t>4.</w:t>
      </w:r>
      <w:r w:rsidRPr="00F01389">
        <w:tab/>
        <w:t xml:space="preserve">Hecker, A.; Wallmeroth, N.; Peter, S.; Blatt, M. R.; Harter, K.; Grefen, C., Binary 2in1 Vectors Improve in Planta (Co)localization and Dynamic Protein Interaction Studies. </w:t>
      </w:r>
      <w:r w:rsidRPr="00F01389">
        <w:rPr>
          <w:i/>
        </w:rPr>
        <w:t xml:space="preserve">Plant Physiol </w:t>
      </w:r>
      <w:r w:rsidRPr="00F01389">
        <w:rPr>
          <w:b/>
        </w:rPr>
        <w:t>2015,</w:t>
      </w:r>
      <w:r w:rsidRPr="00F01389">
        <w:t xml:space="preserve"> 168, (3), 776-87.</w:t>
      </w:r>
    </w:p>
    <w:p w14:paraId="1BE1E3A1" w14:textId="77777777" w:rsidR="00F01389" w:rsidRPr="00F01389" w:rsidRDefault="00F01389" w:rsidP="00F01389">
      <w:pPr>
        <w:pStyle w:val="EndNoteBibliography"/>
        <w:spacing w:after="0"/>
        <w:ind w:left="720" w:hanging="720"/>
      </w:pPr>
      <w:r w:rsidRPr="00F01389">
        <w:t>5.</w:t>
      </w:r>
      <w:r w:rsidRPr="00F01389">
        <w:tab/>
        <w:t xml:space="preserve">Grefen, C.; Blatt, M. R., A 2in1 cloning system enables ratiometric bimolecular fluorescence complementation (rBiFC). </w:t>
      </w:r>
      <w:r w:rsidRPr="00F01389">
        <w:rPr>
          <w:i/>
        </w:rPr>
        <w:t xml:space="preserve">Biotechniques </w:t>
      </w:r>
      <w:r w:rsidRPr="00F01389">
        <w:rPr>
          <w:b/>
        </w:rPr>
        <w:t>2012,</w:t>
      </w:r>
      <w:r w:rsidRPr="00F01389">
        <w:t xml:space="preserve"> 53, (5), 311-14.</w:t>
      </w:r>
    </w:p>
    <w:p w14:paraId="43E65A66" w14:textId="77777777" w:rsidR="00F01389" w:rsidRPr="00F01389" w:rsidRDefault="00F01389" w:rsidP="00F01389">
      <w:pPr>
        <w:pStyle w:val="EndNoteBibliography"/>
        <w:spacing w:after="0"/>
        <w:ind w:left="720" w:hanging="720"/>
      </w:pPr>
      <w:r w:rsidRPr="00F01389">
        <w:t>6.</w:t>
      </w:r>
      <w:r w:rsidRPr="00F01389">
        <w:tab/>
        <w:t xml:space="preserve">Perello, C.; Llamas, E.; Burlat, V.; Ortiz-Alcaide, M.; Phillips, M. A.; Pulido, P.; Rodriguez-Concepcion, M., Differential Subplastidial Localization and Turnover of Enzymes Involved in Isoprenoid Biosynthesis in Chloroplasts. </w:t>
      </w:r>
      <w:r w:rsidRPr="00F01389">
        <w:rPr>
          <w:i/>
        </w:rPr>
        <w:t xml:space="preserve">PLoS One </w:t>
      </w:r>
      <w:r w:rsidRPr="00F01389">
        <w:rPr>
          <w:b/>
        </w:rPr>
        <w:t>2016,</w:t>
      </w:r>
      <w:r w:rsidRPr="00F01389">
        <w:t xml:space="preserve"> 11, (2), e0150539.</w:t>
      </w:r>
    </w:p>
    <w:p w14:paraId="7726DCC2" w14:textId="77777777" w:rsidR="00F01389" w:rsidRPr="00F01389" w:rsidRDefault="00F01389" w:rsidP="00F01389">
      <w:pPr>
        <w:pStyle w:val="EndNoteBibliography"/>
        <w:ind w:left="720" w:hanging="720"/>
      </w:pPr>
      <w:r w:rsidRPr="00F01389">
        <w:t>7.</w:t>
      </w:r>
      <w:r w:rsidRPr="00F01389">
        <w:tab/>
        <w:t xml:space="preserve">Nelson, B. K.; Cai, X.; Nebenfuhr, A., A multicolored set of in vivo organelle markers for co-localization studies in Arabidopsis and other plants. </w:t>
      </w:r>
      <w:r w:rsidRPr="00F01389">
        <w:rPr>
          <w:i/>
        </w:rPr>
        <w:t xml:space="preserve">Plant J </w:t>
      </w:r>
      <w:r w:rsidRPr="00F01389">
        <w:rPr>
          <w:b/>
        </w:rPr>
        <w:t>2007,</w:t>
      </w:r>
      <w:r w:rsidRPr="00F01389">
        <w:t xml:space="preserve"> 51, (6), 1126-36.</w:t>
      </w:r>
    </w:p>
    <w:p w14:paraId="28EFF949" w14:textId="77777777" w:rsidR="006E0A73" w:rsidRPr="00CE0952" w:rsidRDefault="00F01389" w:rsidP="006E0244">
      <w:pPr>
        <w:pStyle w:val="MDPI51figurecaption"/>
        <w:rPr>
          <w:lang w:val="en-GB"/>
        </w:rPr>
      </w:pPr>
      <w:r>
        <w:rPr>
          <w:lang w:val="en-GB"/>
        </w:rPr>
        <w:fldChar w:fldCharType="end"/>
      </w:r>
    </w:p>
    <w:sectPr w:rsidR="006E0A73" w:rsidRPr="00CE0952" w:rsidSect="006E0244">
      <w:headerReference w:type="default" r:id="rId10"/>
      <w:pgSz w:w="11906" w:h="16838"/>
      <w:pgMar w:top="1417" w:right="1417" w:bottom="1134" w:left="1417" w:header="1020" w:footer="85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A4F6B32" w14:textId="77777777" w:rsidR="008E7AC4" w:rsidRDefault="008E7AC4" w:rsidP="006E0244">
      <w:pPr>
        <w:spacing w:after="0" w:line="240" w:lineRule="auto"/>
      </w:pPr>
      <w:r>
        <w:separator/>
      </w:r>
    </w:p>
  </w:endnote>
  <w:endnote w:type="continuationSeparator" w:id="0">
    <w:p w14:paraId="024E9BE8" w14:textId="77777777" w:rsidR="008E7AC4" w:rsidRDefault="008E7AC4" w:rsidP="006E024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BCF4A0A" w14:textId="77777777" w:rsidR="008E7AC4" w:rsidRDefault="008E7AC4" w:rsidP="006E0244">
      <w:pPr>
        <w:spacing w:after="0" w:line="240" w:lineRule="auto"/>
      </w:pPr>
      <w:r>
        <w:separator/>
      </w:r>
    </w:p>
  </w:footnote>
  <w:footnote w:type="continuationSeparator" w:id="0">
    <w:p w14:paraId="0EBEB567" w14:textId="77777777" w:rsidR="008E7AC4" w:rsidRDefault="008E7AC4" w:rsidP="006E024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3DA82F7" w14:textId="7314564E" w:rsidR="006E0244" w:rsidRPr="00C65A35" w:rsidRDefault="006E0244" w:rsidP="006E0244">
    <w:pPr>
      <w:tabs>
        <w:tab w:val="right" w:pos="8844"/>
      </w:tabs>
      <w:adjustRightInd w:val="0"/>
      <w:snapToGrid w:val="0"/>
      <w:spacing w:after="240" w:line="240" w:lineRule="auto"/>
      <w:rPr>
        <w:rFonts w:ascii="Palatino Linotype" w:hAnsi="Palatino Linotype"/>
        <w:sz w:val="16"/>
        <w:lang w:val="en-US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2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ntl J Molecular Sciences&lt;/Style&gt;&lt;LeftDelim&gt;{&lt;/LeftDelim&gt;&lt;RightDelim&gt;}&lt;/RightDelim&gt;&lt;FontName&gt;Palatino Linotype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dprt9fs4azft3esrss5vwt85wd9fp2w5wa0&quot;&gt;My EndNote Library_neu&lt;record-ids&gt;&lt;item&gt;22&lt;/item&gt;&lt;item&gt;24&lt;/item&gt;&lt;item&gt;28&lt;/item&gt;&lt;item&gt;82&lt;/item&gt;&lt;item&gt;263&lt;/item&gt;&lt;item&gt;264&lt;/item&gt;&lt;item&gt;313&lt;/item&gt;&lt;/record-ids&gt;&lt;/item&gt;&lt;/Libraries&gt;"/>
  </w:docVars>
  <w:rsids>
    <w:rsidRoot w:val="00993787"/>
    <w:rsid w:val="00023A65"/>
    <w:rsid w:val="00056F55"/>
    <w:rsid w:val="000E22AE"/>
    <w:rsid w:val="001273A1"/>
    <w:rsid w:val="00163B3A"/>
    <w:rsid w:val="001B3F88"/>
    <w:rsid w:val="0025538A"/>
    <w:rsid w:val="002C458E"/>
    <w:rsid w:val="002C5FBC"/>
    <w:rsid w:val="002D6B77"/>
    <w:rsid w:val="002F1C48"/>
    <w:rsid w:val="0032360C"/>
    <w:rsid w:val="003B26C8"/>
    <w:rsid w:val="003B3685"/>
    <w:rsid w:val="003C178E"/>
    <w:rsid w:val="003D2721"/>
    <w:rsid w:val="00405AE5"/>
    <w:rsid w:val="0049293A"/>
    <w:rsid w:val="004D7902"/>
    <w:rsid w:val="004E79A9"/>
    <w:rsid w:val="00503722"/>
    <w:rsid w:val="005174AF"/>
    <w:rsid w:val="0053601A"/>
    <w:rsid w:val="00562505"/>
    <w:rsid w:val="005766C1"/>
    <w:rsid w:val="005D7A80"/>
    <w:rsid w:val="005F6582"/>
    <w:rsid w:val="006E0244"/>
    <w:rsid w:val="006E0A73"/>
    <w:rsid w:val="006E2DFD"/>
    <w:rsid w:val="006E46DC"/>
    <w:rsid w:val="006F3CDD"/>
    <w:rsid w:val="00760542"/>
    <w:rsid w:val="00787D75"/>
    <w:rsid w:val="00835A8E"/>
    <w:rsid w:val="00847917"/>
    <w:rsid w:val="00857ADF"/>
    <w:rsid w:val="00883D5C"/>
    <w:rsid w:val="008A1D7C"/>
    <w:rsid w:val="008B6A6D"/>
    <w:rsid w:val="008E7AC4"/>
    <w:rsid w:val="008F6B19"/>
    <w:rsid w:val="00900661"/>
    <w:rsid w:val="00920C55"/>
    <w:rsid w:val="00993787"/>
    <w:rsid w:val="00A23513"/>
    <w:rsid w:val="00AB3C67"/>
    <w:rsid w:val="00B051C9"/>
    <w:rsid w:val="00BA565F"/>
    <w:rsid w:val="00C65A35"/>
    <w:rsid w:val="00CE0952"/>
    <w:rsid w:val="00CE4BCA"/>
    <w:rsid w:val="00D05914"/>
    <w:rsid w:val="00D21149"/>
    <w:rsid w:val="00DA4A5B"/>
    <w:rsid w:val="00DB6E3E"/>
    <w:rsid w:val="00EF5503"/>
    <w:rsid w:val="00F01389"/>
    <w:rsid w:val="00FF35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4298B04"/>
  <w15:chartTrackingRefBased/>
  <w15:docId w15:val="{D22C77FD-39B3-4F6A-8214-5FC0A6F794A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DPI51figurecaption">
    <w:name w:val="MDPI_5.1_figure_caption"/>
    <w:basedOn w:val="Normal"/>
    <w:qFormat/>
    <w:rsid w:val="004E79A9"/>
    <w:pPr>
      <w:adjustRightInd w:val="0"/>
      <w:snapToGrid w:val="0"/>
      <w:spacing w:before="120" w:after="240" w:line="260" w:lineRule="atLeast"/>
      <w:ind w:left="425" w:right="425"/>
      <w:jc w:val="both"/>
    </w:pPr>
    <w:rPr>
      <w:rFonts w:ascii="Palatino Linotype" w:eastAsia="Times New Roman" w:hAnsi="Palatino Linotype" w:cs="Times New Roman"/>
      <w:color w:val="000000"/>
      <w:sz w:val="18"/>
      <w:szCs w:val="20"/>
      <w:lang w:val="en-US" w:eastAsia="de-DE" w:bidi="en-US"/>
    </w:rPr>
  </w:style>
  <w:style w:type="paragraph" w:customStyle="1" w:styleId="MDPI52figure">
    <w:name w:val="MDPI_5.2_figure"/>
    <w:qFormat/>
    <w:rsid w:val="006E0244"/>
    <w:pPr>
      <w:spacing w:after="0" w:line="240" w:lineRule="auto"/>
      <w:jc w:val="center"/>
    </w:pPr>
    <w:rPr>
      <w:rFonts w:ascii="Palatino Linotype" w:eastAsia="Times New Roman" w:hAnsi="Palatino Linotype" w:cs="Times New Roman"/>
      <w:snapToGrid w:val="0"/>
      <w:color w:val="000000"/>
      <w:sz w:val="24"/>
      <w:szCs w:val="20"/>
      <w:lang w:val="en-US" w:eastAsia="de-DE" w:bidi="en-US"/>
    </w:rPr>
  </w:style>
  <w:style w:type="paragraph" w:styleId="Header">
    <w:name w:val="header"/>
    <w:basedOn w:val="Normal"/>
    <w:link w:val="HeaderChar"/>
    <w:uiPriority w:val="99"/>
    <w:unhideWhenUsed/>
    <w:rsid w:val="006E0244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E0244"/>
  </w:style>
  <w:style w:type="paragraph" w:styleId="Footer">
    <w:name w:val="footer"/>
    <w:basedOn w:val="Normal"/>
    <w:link w:val="FooterChar"/>
    <w:uiPriority w:val="99"/>
    <w:unhideWhenUsed/>
    <w:rsid w:val="006E0244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E0244"/>
  </w:style>
  <w:style w:type="paragraph" w:customStyle="1" w:styleId="MDPI12title">
    <w:name w:val="MDPI_1.2_title"/>
    <w:next w:val="Normal"/>
    <w:qFormat/>
    <w:rsid w:val="006E0244"/>
    <w:pPr>
      <w:adjustRightInd w:val="0"/>
      <w:snapToGrid w:val="0"/>
      <w:spacing w:after="240" w:line="400" w:lineRule="exact"/>
    </w:pPr>
    <w:rPr>
      <w:rFonts w:ascii="Palatino Linotype" w:eastAsia="Times New Roman" w:hAnsi="Palatino Linotype" w:cs="Times New Roman"/>
      <w:b/>
      <w:snapToGrid w:val="0"/>
      <w:color w:val="000000"/>
      <w:sz w:val="36"/>
      <w:szCs w:val="20"/>
      <w:lang w:val="en-US" w:eastAsia="de-DE" w:bidi="en-US"/>
    </w:rPr>
  </w:style>
  <w:style w:type="paragraph" w:customStyle="1" w:styleId="MDPI13authornames">
    <w:name w:val="MDPI_1.3_authornames"/>
    <w:basedOn w:val="Normal"/>
    <w:next w:val="Normal"/>
    <w:qFormat/>
    <w:rsid w:val="006E0244"/>
    <w:pPr>
      <w:adjustRightInd w:val="0"/>
      <w:snapToGrid w:val="0"/>
      <w:spacing w:after="120" w:line="260" w:lineRule="atLeast"/>
    </w:pPr>
    <w:rPr>
      <w:rFonts w:ascii="Palatino Linotype" w:eastAsia="Times New Roman" w:hAnsi="Palatino Linotype" w:cs="Times New Roman"/>
      <w:b/>
      <w:color w:val="000000"/>
      <w:sz w:val="20"/>
      <w:lang w:val="en-US" w:eastAsia="de-DE" w:bidi="en-US"/>
    </w:rPr>
  </w:style>
  <w:style w:type="table" w:styleId="PlainTable4">
    <w:name w:val="Plain Table 4"/>
    <w:basedOn w:val="TableNormal"/>
    <w:uiPriority w:val="44"/>
    <w:rsid w:val="00CE4BCA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customStyle="1" w:styleId="MDPI41tablecaption">
    <w:name w:val="MDPI_4.1_table_caption"/>
    <w:basedOn w:val="Normal"/>
    <w:link w:val="MDPI41tablecaptionZchn"/>
    <w:qFormat/>
    <w:rsid w:val="00CE4BCA"/>
    <w:pPr>
      <w:adjustRightInd w:val="0"/>
      <w:snapToGrid w:val="0"/>
      <w:spacing w:before="240" w:after="120" w:line="260" w:lineRule="atLeast"/>
      <w:ind w:left="425" w:right="425"/>
      <w:jc w:val="both"/>
    </w:pPr>
    <w:rPr>
      <w:rFonts w:ascii="Palatino Linotype" w:eastAsia="Times New Roman" w:hAnsi="Palatino Linotype" w:cs="Times New Roman"/>
      <w:color w:val="000000"/>
      <w:sz w:val="18"/>
      <w:lang w:val="en-US" w:eastAsia="de-DE" w:bidi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0138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01389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Zchn"/>
    <w:rsid w:val="00F01389"/>
    <w:pPr>
      <w:spacing w:after="0"/>
      <w:jc w:val="center"/>
    </w:pPr>
    <w:rPr>
      <w:rFonts w:ascii="Palatino Linotype" w:hAnsi="Palatino Linotype"/>
      <w:noProof/>
      <w:sz w:val="18"/>
      <w:lang w:val="en-US"/>
    </w:rPr>
  </w:style>
  <w:style w:type="character" w:customStyle="1" w:styleId="MDPI41tablecaptionZchn">
    <w:name w:val="MDPI_4.1_table_caption Zchn"/>
    <w:basedOn w:val="DefaultParagraphFont"/>
    <w:link w:val="MDPI41tablecaption"/>
    <w:rsid w:val="00F01389"/>
    <w:rPr>
      <w:rFonts w:ascii="Palatino Linotype" w:eastAsia="Times New Roman" w:hAnsi="Palatino Linotype" w:cs="Times New Roman"/>
      <w:color w:val="000000"/>
      <w:sz w:val="18"/>
      <w:lang w:val="en-US" w:eastAsia="de-DE" w:bidi="en-US"/>
    </w:rPr>
  </w:style>
  <w:style w:type="character" w:customStyle="1" w:styleId="EndNoteBibliographyTitleZchn">
    <w:name w:val="EndNote Bibliography Title Zchn"/>
    <w:basedOn w:val="MDPI41tablecaptionZchn"/>
    <w:link w:val="EndNoteBibliographyTitle"/>
    <w:rsid w:val="00F01389"/>
    <w:rPr>
      <w:rFonts w:ascii="Palatino Linotype" w:eastAsia="Times New Roman" w:hAnsi="Palatino Linotype" w:cs="Times New Roman"/>
      <w:noProof/>
      <w:color w:val="000000"/>
      <w:sz w:val="18"/>
      <w:lang w:val="en-US" w:eastAsia="de-DE" w:bidi="en-US"/>
    </w:rPr>
  </w:style>
  <w:style w:type="paragraph" w:customStyle="1" w:styleId="EndNoteBibliography">
    <w:name w:val="EndNote Bibliography"/>
    <w:basedOn w:val="Normal"/>
    <w:link w:val="EndNoteBibliographyZchn"/>
    <w:rsid w:val="00F01389"/>
    <w:pPr>
      <w:spacing w:line="240" w:lineRule="auto"/>
      <w:jc w:val="both"/>
    </w:pPr>
    <w:rPr>
      <w:rFonts w:ascii="Palatino Linotype" w:hAnsi="Palatino Linotype"/>
      <w:noProof/>
      <w:sz w:val="18"/>
      <w:lang w:val="en-US"/>
    </w:rPr>
  </w:style>
  <w:style w:type="character" w:customStyle="1" w:styleId="EndNoteBibliographyZchn">
    <w:name w:val="EndNote Bibliography Zchn"/>
    <w:basedOn w:val="MDPI41tablecaptionZchn"/>
    <w:link w:val="EndNoteBibliography"/>
    <w:rsid w:val="00F01389"/>
    <w:rPr>
      <w:rFonts w:ascii="Palatino Linotype" w:eastAsia="Times New Roman" w:hAnsi="Palatino Linotype" w:cs="Times New Roman"/>
      <w:noProof/>
      <w:color w:val="000000"/>
      <w:sz w:val="18"/>
      <w:lang w:val="en-US" w:eastAsia="de-DE"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g"/><Relationship Id="rId3" Type="http://schemas.openxmlformats.org/officeDocument/2006/relationships/webSettings" Target="webSettings.xml"/><Relationship Id="rId7" Type="http://schemas.openxmlformats.org/officeDocument/2006/relationships/image" Target="media/image2.jpg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jpg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header" Target="header1.xml"/><Relationship Id="rId4" Type="http://schemas.openxmlformats.org/officeDocument/2006/relationships/footnotes" Target="footnotes.xml"/><Relationship Id="rId9" Type="http://schemas.openxmlformats.org/officeDocument/2006/relationships/image" Target="media/image4.jpg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695</Words>
  <Characters>5479</Characters>
  <Application>Microsoft Office Word</Application>
  <DocSecurity>0</DocSecurity>
  <Lines>160</Lines>
  <Paragraphs>8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Üner</dc:creator>
  <cp:keywords/>
  <dc:description/>
  <cp:lastModifiedBy>Jelena Pavlov</cp:lastModifiedBy>
  <cp:revision>6</cp:revision>
  <dcterms:created xsi:type="dcterms:W3CDTF">2021-11-04T14:20:00Z</dcterms:created>
  <dcterms:modified xsi:type="dcterms:W3CDTF">2021-11-08T14:29:00Z</dcterms:modified>
</cp:coreProperties>
</file>